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Default="00000000" w:rsidP="00387637">
      <w:pPr>
        <w:pStyle w:val="BodyText"/>
        <w:spacing w:line="480" w:lineRule="auto"/>
        <w:jc w:val="center"/>
        <w:rPr>
          <w:b/>
          <w:bCs/>
        </w:rPr>
      </w:pPr>
      <w:r>
        <w:rPr>
          <w:b/>
          <w:bCs/>
        </w:rPr>
        <w:t>Inspiratory Muscle Training for Post-COVID Syndrome</w:t>
      </w:r>
    </w:p>
    <w:p w14:paraId="75D8A988" w14:textId="77777777" w:rsidR="008A1586" w:rsidRDefault="008A1586" w:rsidP="00387637">
      <w:pPr>
        <w:spacing w:line="480" w:lineRule="auto"/>
        <w:jc w:val="center"/>
      </w:pPr>
    </w:p>
    <w:p w14:paraId="13ECB9B9" w14:textId="77777777" w:rsidR="008A1586" w:rsidRDefault="00000000" w:rsidP="00387637">
      <w:pPr>
        <w:spacing w:line="480" w:lineRule="auto"/>
        <w:jc w:val="center"/>
        <w:rPr>
          <w:b/>
          <w:bCs/>
        </w:rPr>
      </w:pPr>
      <w:r>
        <w:rPr>
          <w:b/>
          <w:bCs/>
        </w:rPr>
        <w:t>By</w:t>
      </w:r>
    </w:p>
    <w:p w14:paraId="7B9DB6A9" w14:textId="77777777" w:rsidR="008A1586" w:rsidRDefault="008A1586" w:rsidP="00387637">
      <w:pPr>
        <w:spacing w:line="480" w:lineRule="auto"/>
        <w:jc w:val="center"/>
      </w:pPr>
    </w:p>
    <w:p w14:paraId="6C756408" w14:textId="77777777" w:rsidR="008A1586" w:rsidRDefault="00000000" w:rsidP="00387637">
      <w:pPr>
        <w:spacing w:line="480" w:lineRule="auto"/>
        <w:jc w:val="center"/>
        <w:rPr>
          <w:b/>
          <w:bCs/>
        </w:rPr>
      </w:pPr>
      <w:r>
        <w:rPr>
          <w:b/>
          <w:bCs/>
        </w:rPr>
        <w:t>Zach Cooper, DPT</w:t>
      </w:r>
    </w:p>
    <w:p w14:paraId="6E8B83CF" w14:textId="77777777" w:rsidR="008A1586" w:rsidRDefault="008A1586" w:rsidP="00387637">
      <w:pPr>
        <w:spacing w:line="480" w:lineRule="auto"/>
        <w:jc w:val="center"/>
      </w:pPr>
    </w:p>
    <w:p w14:paraId="794C949B" w14:textId="77777777" w:rsidR="008A1586" w:rsidRDefault="008A1586" w:rsidP="00387637">
      <w:pPr>
        <w:spacing w:line="480" w:lineRule="auto"/>
        <w:jc w:val="center"/>
      </w:pPr>
    </w:p>
    <w:p w14:paraId="09EDFA9E" w14:textId="77777777" w:rsidR="008A1586" w:rsidRDefault="00000000" w:rsidP="00387637">
      <w:pPr>
        <w:spacing w:line="480" w:lineRule="auto"/>
        <w:jc w:val="center"/>
      </w:pPr>
      <w:r>
        <w:t>Department of Physical Therapy, College of Applied Health Sciences</w:t>
      </w:r>
    </w:p>
    <w:p w14:paraId="09B44011" w14:textId="77777777" w:rsidR="008A1586" w:rsidRDefault="00000000" w:rsidP="00387637">
      <w:pPr>
        <w:spacing w:line="480" w:lineRule="auto"/>
        <w:jc w:val="center"/>
      </w:pPr>
      <w:r>
        <w:t>University of Illinois at Chicago</w:t>
      </w:r>
    </w:p>
    <w:p w14:paraId="630A7649" w14:textId="77777777" w:rsidR="008A1586" w:rsidRDefault="008A1586" w:rsidP="00387637">
      <w:pPr>
        <w:spacing w:line="480" w:lineRule="auto"/>
        <w:jc w:val="center"/>
      </w:pPr>
    </w:p>
    <w:p w14:paraId="2368AB82" w14:textId="77777777" w:rsidR="008A1586" w:rsidRDefault="00000000" w:rsidP="00387637">
      <w:pPr>
        <w:spacing w:line="480" w:lineRule="auto"/>
        <w:jc w:val="center"/>
        <w:rPr>
          <w:b/>
          <w:bCs/>
        </w:rPr>
      </w:pPr>
      <w:r>
        <w:rPr>
          <w:b/>
          <w:bCs/>
        </w:rPr>
        <w:t>Proposal for Dissertation Research</w:t>
      </w:r>
    </w:p>
    <w:p w14:paraId="01885DAB" w14:textId="77777777" w:rsidR="008A1586" w:rsidRDefault="008A1586" w:rsidP="00387637">
      <w:pPr>
        <w:spacing w:line="480" w:lineRule="auto"/>
        <w:jc w:val="center"/>
        <w:rPr>
          <w:b/>
          <w:bCs/>
        </w:rPr>
      </w:pPr>
    </w:p>
    <w:p w14:paraId="677E0884" w14:textId="77777777" w:rsidR="008A1586" w:rsidRDefault="00000000" w:rsidP="00387637">
      <w:pPr>
        <w:spacing w:line="480" w:lineRule="auto"/>
        <w:rPr>
          <w:b/>
          <w:bCs/>
          <w:u w:val="single"/>
        </w:rPr>
      </w:pPr>
      <w:r>
        <w:rPr>
          <w:b/>
          <w:bCs/>
          <w:u w:val="single"/>
        </w:rPr>
        <w:t>Committee Members:</w:t>
      </w:r>
    </w:p>
    <w:p w14:paraId="69198DEA" w14:textId="77777777" w:rsidR="008A1586" w:rsidRDefault="008A1586" w:rsidP="00387637">
      <w:pPr>
        <w:spacing w:line="480" w:lineRule="auto"/>
        <w:rPr>
          <w:b/>
          <w:bCs/>
          <w:u w:val="single"/>
        </w:rPr>
      </w:pPr>
    </w:p>
    <w:p w14:paraId="146626C6" w14:textId="77777777" w:rsidR="008A1586" w:rsidRDefault="00000000" w:rsidP="00387637">
      <w:pPr>
        <w:numPr>
          <w:ilvl w:val="0"/>
          <w:numId w:val="2"/>
        </w:numPr>
        <w:spacing w:line="480" w:lineRule="auto"/>
      </w:pPr>
      <w:r>
        <w:t>Professor, Shane A. Phillips, PT, PhD, Committee Chair and Advisor</w:t>
      </w:r>
    </w:p>
    <w:p w14:paraId="2DEA2876" w14:textId="77777777" w:rsidR="008A1586" w:rsidRDefault="00000000" w:rsidP="00387637">
      <w:pPr>
        <w:numPr>
          <w:ilvl w:val="0"/>
          <w:numId w:val="2"/>
        </w:numPr>
        <w:spacing w:line="480" w:lineRule="auto"/>
      </w:pPr>
      <w:r>
        <w:t>Title, Name, Organization</w:t>
      </w:r>
    </w:p>
    <w:p w14:paraId="0B1F08FE" w14:textId="77777777" w:rsidR="008A1586" w:rsidRDefault="00000000" w:rsidP="00387637">
      <w:pPr>
        <w:numPr>
          <w:ilvl w:val="0"/>
          <w:numId w:val="2"/>
        </w:numPr>
        <w:spacing w:line="480" w:lineRule="auto"/>
      </w:pPr>
      <w:r>
        <w:t>Title, Name, Organization</w:t>
      </w:r>
    </w:p>
    <w:p w14:paraId="40A8AEBF" w14:textId="77777777" w:rsidR="008A1586" w:rsidRDefault="00000000" w:rsidP="00387637">
      <w:pPr>
        <w:numPr>
          <w:ilvl w:val="0"/>
          <w:numId w:val="2"/>
        </w:numPr>
        <w:spacing w:line="480" w:lineRule="auto"/>
      </w:pPr>
      <w:r>
        <w:t>Title, Name, Organization</w:t>
      </w:r>
    </w:p>
    <w:p w14:paraId="2244B140" w14:textId="77777777" w:rsidR="008A1586" w:rsidRDefault="00000000" w:rsidP="00387637">
      <w:pPr>
        <w:numPr>
          <w:ilvl w:val="0"/>
          <w:numId w:val="2"/>
        </w:numPr>
        <w:spacing w:line="480" w:lineRule="auto"/>
      </w:pPr>
      <w:r>
        <w:t>Title, Name, Organization</w:t>
      </w:r>
      <w:r>
        <w:br w:type="page"/>
      </w:r>
    </w:p>
    <w:p w14:paraId="4050B240" w14:textId="77777777" w:rsidR="008A1586" w:rsidRDefault="00000000" w:rsidP="00387637">
      <w:pPr>
        <w:pStyle w:val="Heading1"/>
        <w:spacing w:before="0" w:line="480" w:lineRule="auto"/>
      </w:pPr>
      <w:r>
        <w:lastRenderedPageBreak/>
        <w:t>Introduction</w:t>
      </w:r>
    </w:p>
    <w:p w14:paraId="72D31E75" w14:textId="77777777" w:rsidR="008A1586" w:rsidRDefault="008A1586" w:rsidP="00387637">
      <w:pPr>
        <w:spacing w:line="480" w:lineRule="auto"/>
      </w:pPr>
    </w:p>
    <w:p w14:paraId="28446D36" w14:textId="77777777" w:rsidR="008A1586" w:rsidRDefault="00000000" w:rsidP="00387637">
      <w:pPr>
        <w:pStyle w:val="Heading2"/>
        <w:spacing w:line="480" w:lineRule="auto"/>
      </w:pPr>
      <w:r>
        <w:t>Background</w:t>
      </w:r>
    </w:p>
    <w:p w14:paraId="3099005E" w14:textId="77777777" w:rsidR="008A1586" w:rsidRDefault="008A1586" w:rsidP="00387637">
      <w:pPr>
        <w:spacing w:line="480" w:lineRule="auto"/>
      </w:pPr>
    </w:p>
    <w:p w14:paraId="78AFDBC1" w14:textId="2FDA1EF2" w:rsidR="008A1586" w:rsidRDefault="00000000" w:rsidP="00387637">
      <w:pPr>
        <w:pStyle w:val="Heading2"/>
        <w:spacing w:line="480" w:lineRule="auto"/>
      </w:pPr>
      <w:r>
        <w:t>Pathophysiology</w:t>
      </w:r>
      <w:r w:rsidR="00524CFC">
        <w:t xml:space="preserve"> of PCS</w:t>
      </w:r>
    </w:p>
    <w:p w14:paraId="0D8E7181" w14:textId="77777777" w:rsidR="008A1586" w:rsidRDefault="008A1586" w:rsidP="00387637">
      <w:pPr>
        <w:spacing w:line="480" w:lineRule="auto"/>
      </w:pPr>
    </w:p>
    <w:p w14:paraId="2CA5150A" w14:textId="77777777" w:rsidR="008A1586" w:rsidRDefault="00000000" w:rsidP="00387637">
      <w:pPr>
        <w:pStyle w:val="Heading3"/>
        <w:spacing w:line="480" w:lineRule="auto"/>
      </w:pPr>
      <w:r>
        <w:t>Respiratory</w:t>
      </w:r>
    </w:p>
    <w:p w14:paraId="5424FCCB" w14:textId="77777777" w:rsidR="008A1586" w:rsidRDefault="008A1586" w:rsidP="00387637">
      <w:pPr>
        <w:spacing w:line="480" w:lineRule="auto"/>
      </w:pPr>
    </w:p>
    <w:p w14:paraId="4B965D7D" w14:textId="100F0AC5" w:rsidR="008A1586" w:rsidRDefault="00000000" w:rsidP="00387637">
      <w:pPr>
        <w:spacing w:line="480" w:lineRule="auto"/>
      </w:pPr>
      <w:r>
        <w:t xml:space="preserve">During the acute stage of infection, COVID-19 virus can induce myopathic changes by directly binding to ACE-2 receptors </w:t>
      </w:r>
      <w:r w:rsidR="003F3EE9">
        <w:t xml:space="preserve">localized at the myofiber membrane </w:t>
      </w:r>
      <w:r w:rsidR="003F3EE9">
        <w:fldChar w:fldCharType="begin"/>
      </w:r>
      <w:r w:rsidR="00DF4D15">
        <w:instrText xml:space="preserve"> ADDIN ZOTERO_ITEM CSL_CITATION {"citationID":"SlX2MzhF","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fldChar w:fldCharType="separate"/>
      </w:r>
      <w:r w:rsidR="00DF4D15" w:rsidRPr="00DF4D15">
        <w:t>(Shi et al., 2021)</w:t>
      </w:r>
      <w:r w:rsidR="003F3EE9">
        <w:fldChar w:fldCharType="end"/>
      </w:r>
      <w:r>
        <w:t xml:space="preserve">, leading to widespread symptoms of myalgia &lt;CITATION&gt;. While all regions of the musculoskeletal system are vulnerable, the diaphragm is particularly vulnerable due to increased proportion of ACE-2 &lt;CITATION&gt;. </w:t>
      </w:r>
      <w:r w:rsidR="003F3EE9">
        <w:t xml:space="preserve">Consequently, </w:t>
      </w:r>
      <w:proofErr w:type="spellStart"/>
      <w:r w:rsidR="003F3EE9">
        <w:t>epimysial</w:t>
      </w:r>
      <w:proofErr w:type="spellEnd"/>
      <w:r w:rsidR="003F3EE9">
        <w:t xml:space="preserve"> and </w:t>
      </w:r>
      <w:proofErr w:type="spellStart"/>
      <w:r w:rsidR="003F3EE9">
        <w:t>perimysial</w:t>
      </w:r>
      <w:proofErr w:type="spellEnd"/>
      <w:r w:rsidR="003F3EE9">
        <w:t xml:space="preserve"> fibrosis of the diaphragm ensues due to direct infiltration by COVID-19 virus RNA </w:t>
      </w:r>
      <w:r w:rsidR="003F3EE9">
        <w:fldChar w:fldCharType="begin"/>
      </w:r>
      <w:r w:rsidR="00DF4D15">
        <w:instrText xml:space="preserve"> ADDIN ZOTERO_ITEM CSL_CITATION {"citationID":"rx1RDc4M","properties":{"formattedCitation":"(Shi et al., 2021)","plainCitation":"(Shi et al., 2021)","noteIndex":0},"citationItems":[{"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schema":"https://github.com/citation-style-language/schema/raw/master/csl-citation.json"} </w:instrText>
      </w:r>
      <w:r w:rsidR="003F3EE9">
        <w:fldChar w:fldCharType="separate"/>
      </w:r>
      <w:r w:rsidR="00DF4D15" w:rsidRPr="00DF4D15">
        <w:t>(Shi et al., 2021)</w:t>
      </w:r>
      <w:r w:rsidR="003F3EE9">
        <w:fldChar w:fldCharType="end"/>
      </w:r>
      <w:r w:rsidR="003F3EE9">
        <w:t xml:space="preserve">. These structural changes are evident via </w:t>
      </w:r>
      <w:r w:rsidR="007A3FAE">
        <w:t xml:space="preserve">ultrasound examination </w:t>
      </w:r>
      <w:r w:rsidR="003F3EE9">
        <w:t xml:space="preserve">in the form of </w:t>
      </w:r>
      <w:r w:rsidR="00953B4B">
        <w:t>reduced thickness</w:t>
      </w:r>
      <w:r w:rsidR="003F3EE9">
        <w:t xml:space="preserve"> and thickening ratios</w:t>
      </w:r>
      <w:r w:rsidR="00953B4B">
        <w:t xml:space="preserve"> </w:t>
      </w:r>
      <w:r w:rsidR="00496A2F">
        <w:fldChar w:fldCharType="begin"/>
      </w:r>
      <w:r w:rsidR="00DF4D15">
        <w:instrText xml:space="preserve"> ADDIN ZOTERO_ITEM CSL_CITATION {"citationID":"nEcxDFFY","properties":{"formattedCitation":"(Farr et al., 2021)","plainCitation":"(Farr et al., 2021)","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schema":"https://github.com/citation-style-language/schema/raw/master/csl-citation.json"} </w:instrText>
      </w:r>
      <w:r w:rsidR="00496A2F">
        <w:fldChar w:fldCharType="separate"/>
      </w:r>
      <w:r w:rsidR="00DF4D15" w:rsidRPr="00DF4D15">
        <w:t>(Farr et al., 2021)</w:t>
      </w:r>
      <w:r w:rsidR="00496A2F">
        <w:fldChar w:fldCharType="end"/>
      </w:r>
      <w:r w:rsidR="00496A2F">
        <w:t>.</w:t>
      </w:r>
      <w:r w:rsidR="00953B4B">
        <w:t xml:space="preserve"> </w:t>
      </w:r>
      <w:r w:rsidR="00DB1CF9">
        <w:t>During functional testing, respiratory indices become harmed</w:t>
      </w:r>
      <w:r>
        <w:t xml:space="preserve"> following COVID-19 infection</w:t>
      </w:r>
      <w:r w:rsidR="003C281B">
        <w:t xml:space="preserve"> </w:t>
      </w:r>
      <w:r w:rsidR="003C281B">
        <w:fldChar w:fldCharType="begin"/>
      </w:r>
      <w:r w:rsidR="00DF4D15">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3C281B">
        <w:fldChar w:fldCharType="separate"/>
      </w:r>
      <w:r w:rsidR="00DF4D15" w:rsidRPr="00DF4D15">
        <w:t>(Dosbaba et al., 2023; Li et al., 2020)</w:t>
      </w:r>
      <w:r w:rsidR="003C281B">
        <w:fldChar w:fldCharType="end"/>
      </w:r>
      <w:r w:rsidR="003C281B">
        <w:t>.</w:t>
      </w:r>
      <w:r>
        <w:t xml:space="preserve">. For instance, an analysis by &lt;EXAMPLE&gt;.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C781AF5">
            <wp:extent cx="5943600" cy="35756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575685"/>
                    </a:xfrm>
                    <a:prstGeom prst="rect">
                      <a:avLst/>
                    </a:prstGeom>
                    <a:noFill/>
                    <a:ln>
                      <a:noFill/>
                    </a:ln>
                  </pic:spPr>
                </pic:pic>
              </a:graphicData>
            </a:graphic>
          </wp:inline>
        </w:drawing>
      </w:r>
    </w:p>
    <w:p w14:paraId="64658EEC" w14:textId="77777777" w:rsidR="008A1586" w:rsidRDefault="008A1586" w:rsidP="00387637">
      <w:pPr>
        <w:spacing w:line="480" w:lineRule="auto"/>
      </w:pPr>
    </w:p>
    <w:p w14:paraId="2728CD20" w14:textId="71416206" w:rsidR="008A1586" w:rsidRDefault="00000000" w:rsidP="00387637">
      <w:pPr>
        <w:spacing w:line="480" w:lineRule="auto"/>
      </w:pPr>
      <w:r>
        <w:t xml:space="preserve">These respiratory deficits persist in PCS. During inhalation, PCS patients demonstrate reduced maximum inspiratory pressure (MIP) </w:t>
      </w:r>
      <w:r w:rsidR="00ED2200">
        <w:fldChar w:fldCharType="begin"/>
      </w:r>
      <w:r w:rsidR="00DF4D15">
        <w:instrText xml:space="preserve"> ADDIN ZOTERO_ITEM CSL_CITATION {"citationID":"00000001","properties":{"unsorted":false,"formattedCitation":"(McNarry et al., 2022)","plainCitation":"(McNarry et al., 2022)","noteIndex":0},"citationItems":[{"id":70,"uris":["http://zotero.org/users/12301744/items/BIB6BDJK"],"itemData":{"id":70,"type":"article-journal","abstract":"BACKGROUND: Many people recovering from coronavirus disease 2019 (COVID-19) experience prolonged symptoms, particularly breathlessness. We urgently need to identify safe and effective COVID-19 rehabilitative strategies. The aim of the current study was to investigate the potential rehabilitative role of inspiratory muscle training (IMT).\nMETHODS: 281 adults (age 46.6±12.2 years; 88% female) recovering from self-reported COVID-19 (9.0±4.2 months post-acute infection) were randomised 4:1 to an 8-week IMT or a \"usual care\" waitlist control arm. Health-related quality-of-life and breathlessness questionnaires (King's Brief Interstitial Lung Disease (K-BILD) and Transition Dyspnoea Index (TDI)), respiratory muscle strength, and fitness (Chester Step Test) were assessed pre- and post-intervention. The primary end-point was K-BILD total score, with the K-BILD domains and TDI being key secondary outcomes.\nRESULTS: According to intention to treat, there was no difference between groups in K-BILD total score post-intervention (control: 59.5±12.4; IMT: 58.2±12.3; p&lt;0.05) but IMT elicited clinically meaningful improvements in the K-BILD domains for breathlessness (control: 59.8±12.6; IMT: 62.2±16.2; p&lt;0.05) and chest symptoms (control: 59.2±18.7; IMT: 64.5±18.2; p&lt;0.05), along with clinically meaningful improvements in breathlessness according to TDI (control: 0.9±1.7 versus 2.0±2.0; p&lt;0.05). IMT also improved respiratory muscle strength and estimated aerobic fitness.\nCONCLUSIONS: IMT may represent an important home-based rehabilitation strategy for wider implementation as part of COVID-19 rehabilitative strategies. Given the diverse nature of long COVID, further research is warranted on the individual responses to rehabilitation; the withdrawal rate herein highlights that no one strategy is likely to be appropriate for all.","container-title":"The European Respiratory Journal","DOI":"10.1183/13993003.03101-2021","ISSN":"1399-3003","issue":"4","journalAbbreviation":"Eur Respir J","language":"eng","note":"number: 4\nPMID: 35236727\nPMCID: PMC8900538","page":"2103101","source":"PubMed","title":"Inspiratory muscle training enhances recovery post-COVID-19: a randomised controlled trial","title-short":"Inspiratory muscle training enhances recovery post-COVID-19","volume":"60","author":[{"family":"McNarry","given":"Melitta A."},{"family":"Berg","given":"Ronan M. G."},{"family":"Shelley","given":"James"},{"family":"Hudson","given":"Joanne"},{"family":"Saynor","given":"Zoe L."},{"family":"Duckers","given":"Jamie"},{"family":"Lewis","given":"Keir"},{"family":"Davies","given":"Gwyneth A."},{"family":"Mackintosh","given":"Kelly A."}],"issued":{"date-parts":[["2022",10]]},"citation-key":"McNarry2022InspiratoryMuscleTraining"},"prefix":""}],"schema":"https://github.com/citation-style-language/schema/raw/master/csl-citation.json"} </w:instrText>
      </w:r>
      <w:r w:rsidR="00ED2200">
        <w:fldChar w:fldCharType="separate"/>
      </w:r>
      <w:r w:rsidR="00DF4D15" w:rsidRPr="00DF4D15">
        <w:rPr>
          <w:rFonts w:ascii="Aptos" w:hAnsi="Aptos"/>
          <w:sz w:val="24"/>
        </w:rPr>
        <w:t>(McNarry et al., 2022)</w:t>
      </w:r>
      <w:r w:rsidR="00ED2200">
        <w:fldChar w:fldCharType="end"/>
      </w:r>
      <w:r w:rsidR="00ED2200">
        <w:t xml:space="preserve">. </w:t>
      </w:r>
    </w:p>
    <w:p w14:paraId="24986518" w14:textId="77777777" w:rsidR="00DB0A8B" w:rsidRDefault="00DB0A8B" w:rsidP="00387637">
      <w:pPr>
        <w:spacing w:line="480" w:lineRule="auto"/>
      </w:pPr>
    </w:p>
    <w:p w14:paraId="74BF75FD" w14:textId="04B1BDB8" w:rsidR="00DB0A8B" w:rsidRDefault="00DB0A8B" w:rsidP="00387637">
      <w:pPr>
        <w:spacing w:line="480" w:lineRule="auto"/>
      </w:pPr>
      <w:r>
        <w:t xml:space="preserve">Importantly, the respiratory deficits identified in PCS do not spontaneously resolve over time. For instance, a study using twitch transdiaphragmatic pressure – the gold standard assessment of diaphragm contractility &lt;CITATION&gt; – found insignificant improvement between 14 months and 31 months post-infection </w:t>
      </w:r>
      <w:r>
        <w:fldChar w:fldCharType="begin"/>
      </w:r>
      <w:r w:rsidR="00DF4D15">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DF4D15" w:rsidRPr="00DF4D15">
        <w:rPr>
          <w:rFonts w:ascii="Aptos" w:hAnsi="Aptos"/>
          <w:sz w:val="24"/>
        </w:rPr>
        <w:t>(Spiesshoefer et al., 2024)</w:t>
      </w:r>
      <w:r>
        <w:fldChar w:fldCharType="end"/>
      </w:r>
      <w:r>
        <w:t>. Interestingly, improvement was observed in Diaphragm Voluntary Activity Index (DVAI) and Sniff Pes-</w:t>
      </w:r>
      <w:proofErr w:type="spellStart"/>
      <w:r>
        <w:t>Pdi</w:t>
      </w:r>
      <w:proofErr w:type="spellEnd"/>
      <w:r>
        <w:t>, indicating that patients were gradually regaining voluntary control of the diaphragm during their recovery period but were still limited in maximum force production capacity. These findings are consistent with an underlying pathology of viral-induced diaphragm myopathy.</w:t>
      </w:r>
    </w:p>
    <w:p w14:paraId="635212D9" w14:textId="77777777" w:rsidR="008A1586" w:rsidRDefault="008A1586" w:rsidP="00387637">
      <w:pPr>
        <w:spacing w:line="480" w:lineRule="auto"/>
      </w:pPr>
    </w:p>
    <w:p w14:paraId="5EAA00F2" w14:textId="77777777" w:rsidR="008A1586" w:rsidRDefault="00000000" w:rsidP="00387637">
      <w:pPr>
        <w:pStyle w:val="Heading3"/>
        <w:spacing w:line="480" w:lineRule="auto"/>
      </w:pPr>
      <w:r>
        <w:t>Vascular</w:t>
      </w:r>
    </w:p>
    <w:p w14:paraId="3AF33641" w14:textId="77777777" w:rsidR="008A1586" w:rsidRDefault="008A1586" w:rsidP="00387637">
      <w:pPr>
        <w:pStyle w:val="BodyText"/>
        <w:spacing w:line="480" w:lineRule="auto"/>
      </w:pPr>
    </w:p>
    <w:p w14:paraId="1F753C7F" w14:textId="77777777" w:rsidR="008A1586" w:rsidRDefault="00000000" w:rsidP="00387637">
      <w:pPr>
        <w:pStyle w:val="BodyText"/>
        <w:spacing w:line="480" w:lineRule="auto"/>
      </w:pPr>
      <w:r>
        <w:lastRenderedPageBreak/>
        <w:t xml:space="preserve">Along with the respiratory musculature, endothelial cells lining the vascular walls are rich in ACE-2 inhibitors and vulnerable to attack from COVID-19 virus &lt;CITATION&gt;. </w:t>
      </w:r>
    </w:p>
    <w:p w14:paraId="6F9EA8A7" w14:textId="77777777" w:rsidR="008A1586" w:rsidRDefault="008A1586" w:rsidP="00387637">
      <w:pPr>
        <w:pStyle w:val="BodyText"/>
        <w:spacing w:line="480" w:lineRule="auto"/>
      </w:pPr>
    </w:p>
    <w:p w14:paraId="305FF8DA" w14:textId="036A56D7" w:rsidR="00AD67DA" w:rsidRDefault="00000000" w:rsidP="00387637">
      <w:pPr>
        <w:pStyle w:val="BodyText"/>
        <w:spacing w:line="480" w:lineRule="auto"/>
      </w:pPr>
      <w:r>
        <w:t>These vascular deficits persist in PCS. Compared to healthy controls, PCS patients have been demonstrated to exhibit reduced markers of m</w:t>
      </w:r>
      <w:r w:rsidR="00342499">
        <w:t>acro</w:t>
      </w:r>
      <w:r>
        <w:t>vascular health including flow-mediated dilation (FMD)</w:t>
      </w:r>
      <w:r w:rsidR="00110E11">
        <w:t xml:space="preserve"> </w:t>
      </w:r>
      <w:r w:rsidR="00ED2200">
        <w:fldChar w:fldCharType="begin"/>
      </w:r>
      <w:r w:rsidR="00DF4D15">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fldChar w:fldCharType="separate"/>
      </w:r>
      <w:r w:rsidR="00DF4D15" w:rsidRPr="00DF4D15">
        <w:rPr>
          <w:rFonts w:ascii="Aptos" w:hAnsi="Aptos"/>
          <w:kern w:val="0"/>
          <w:sz w:val="24"/>
        </w:rPr>
        <w:t>(Ambrosino, 2021; Ergül et al., 2022; Riou, 2021)</w:t>
      </w:r>
      <w:r w:rsidR="00ED2200">
        <w:fldChar w:fldCharType="end"/>
      </w:r>
      <w:r>
        <w:t xml:space="preserve"> endothelial quotient index </w:t>
      </w:r>
      <w:bookmarkStart w:id="0" w:name="_Hlk206863188"/>
      <w:r w:rsidR="00ED2200">
        <w:fldChar w:fldCharType="begin"/>
      </w:r>
      <w:r w:rsidR="00DF4D15">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fldChar w:fldCharType="separate"/>
      </w:r>
      <w:r w:rsidR="00DF4D15" w:rsidRPr="00DF4D15">
        <w:rPr>
          <w:rFonts w:ascii="Aptos" w:hAnsi="Aptos"/>
          <w:sz w:val="24"/>
        </w:rPr>
        <w:t>(Charfeddine et al., 2021)</w:t>
      </w:r>
      <w:r w:rsidR="00ED2200">
        <w:fldChar w:fldCharType="end"/>
      </w:r>
      <w:bookmarkEnd w:id="0"/>
      <w:r>
        <w:t xml:space="preserve">, and increased circulating endothelial cell (CEC) counts </w:t>
      </w:r>
      <w:r w:rsidR="00736AF2">
        <w:fldChar w:fldCharType="begin"/>
      </w:r>
      <w:r w:rsidR="00DF4D15">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fldChar w:fldCharType="separate"/>
      </w:r>
      <w:r w:rsidR="00DF4D15" w:rsidRPr="00DF4D15">
        <w:rPr>
          <w:rFonts w:ascii="Aptos" w:hAnsi="Aptos"/>
          <w:sz w:val="24"/>
        </w:rPr>
        <w:t>(Chioh et al., 2021)</w:t>
      </w:r>
      <w:r w:rsidR="00736AF2">
        <w:fldChar w:fldCharType="end"/>
      </w:r>
      <w:r>
        <w:t>.  For instance, an analysis by &lt;EXAMPLE&gt;.</w:t>
      </w:r>
      <w:r w:rsidR="00C4717D">
        <w:t xml:space="preserve"> </w:t>
      </w:r>
    </w:p>
    <w:p w14:paraId="616201B0" w14:textId="77777777" w:rsidR="0073488F" w:rsidRDefault="0073488F" w:rsidP="00387637">
      <w:pPr>
        <w:pStyle w:val="BodyText"/>
        <w:spacing w:line="480" w:lineRule="auto"/>
      </w:pPr>
    </w:p>
    <w:p w14:paraId="5F27CD12" w14:textId="1BF9101E" w:rsidR="0073488F" w:rsidRDefault="0073488F" w:rsidP="00387637">
      <w:pPr>
        <w:pStyle w:val="BodyText"/>
        <w:spacing w:line="480" w:lineRule="auto"/>
      </w:pPr>
      <w:r>
        <w:t xml:space="preserve">Ultimately, these endothelial deficits have been associated with a wide range of negative outcomes, During exercise, patients with low FMD are more likely to exhibit poor VO2max, reduced end-tidal CO2, and higher VE/VCO2 slope </w:t>
      </w:r>
      <w:r>
        <w:fldChar w:fldCharType="begin"/>
      </w:r>
      <w:r w:rsidR="00DF4D15">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w:instrText>
      </w:r>
      <w:r w:rsidR="00DF4D15">
        <w:rPr>
          <w:rFonts w:hint="eastAsia"/>
        </w:rPr>
        <w:instrText>≥</w:instrText>
      </w:r>
      <w:r w:rsidR="00DF4D15">
        <w:instrText xml:space="preserve">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fldChar w:fldCharType="separate"/>
      </w:r>
      <w:r w:rsidR="00DF4D15" w:rsidRPr="00DF4D15">
        <w:rPr>
          <w:rFonts w:ascii="Aptos" w:hAnsi="Aptos"/>
          <w:sz w:val="24"/>
        </w:rPr>
        <w:t>(Ambrosino et al., 2022)</w:t>
      </w:r>
      <w:r>
        <w:fldChar w:fldCharType="end"/>
      </w:r>
      <w:r>
        <w:t xml:space="preserve">. When examining patient subjective symptoms, reduced FMD is associated with increased likelihood of fatigue or neurocognitive dysfunction </w:t>
      </w:r>
      <w:r>
        <w:fldChar w:fldCharType="begin"/>
      </w:r>
      <w:r w:rsidR="00DF4D15">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fldChar w:fldCharType="separate"/>
      </w:r>
      <w:r w:rsidR="00DF4D15" w:rsidRPr="00DF4D15">
        <w:rPr>
          <w:rFonts w:ascii="Aptos" w:hAnsi="Aptos"/>
          <w:sz w:val="24"/>
        </w:rPr>
        <w:t>(Charfeddine et al., 2021)</w:t>
      </w:r>
      <w:r>
        <w:fldChar w:fldCharType="end"/>
      </w:r>
      <w:r>
        <w:t>.</w:t>
      </w:r>
    </w:p>
    <w:p w14:paraId="5E1EFA2F" w14:textId="67D013B0" w:rsidR="00342499" w:rsidRDefault="00342499" w:rsidP="00387637">
      <w:pPr>
        <w:pStyle w:val="BodyText"/>
        <w:spacing w:line="480" w:lineRule="auto"/>
      </w:pPr>
      <w:r>
        <w:t>Along with macrovascular deficits, long COVID has also been associated with damage to the capillaries</w:t>
      </w:r>
      <w:r w:rsidR="00DC6644">
        <w:t xml:space="preserve">. PCS patients demonstrated 41% less capillary recruitment compared to healthy controls, and capillary density was particularly reduced in subjects reporting symptoms of neurocognitive fatigue </w:t>
      </w:r>
      <w:r w:rsidR="00DC6644">
        <w:fldChar w:fldCharType="begin"/>
      </w:r>
      <w:r w:rsidR="00DF4D15">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fldChar w:fldCharType="separate"/>
      </w:r>
      <w:r w:rsidR="00DF4D15" w:rsidRPr="00DF4D15">
        <w:t>(Osiaevi et al., 2023)</w:t>
      </w:r>
      <w:r w:rsidR="00DC6644">
        <w:fldChar w:fldCharType="end"/>
      </w:r>
      <w:r w:rsidR="00DC6644">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672DCCDF" w:rsidR="008A1586" w:rsidRDefault="00000000" w:rsidP="00387637">
      <w:pPr>
        <w:pStyle w:val="BodyText"/>
        <w:spacing w:line="480" w:lineRule="auto"/>
      </w:pPr>
      <w:r>
        <w:t>PCS has been associated with a wide range of impairments to exercise capacity. During tests of physical function, such as the 6 Minute Walk Test (6MWT), PCS patients score lower compared to healthy control participants</w:t>
      </w:r>
      <w:r w:rsidR="00C4717D">
        <w:t xml:space="preserve"> </w:t>
      </w:r>
      <w:r w:rsidR="00C4717D">
        <w:fldChar w:fldCharType="begin"/>
      </w:r>
      <w:r w:rsidR="00DF4D15">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fldChar w:fldCharType="separate"/>
      </w:r>
      <w:r w:rsidR="00DF4D15" w:rsidRPr="00DF4D15">
        <w:rPr>
          <w:rFonts w:ascii="Aptos" w:hAnsi="Aptos"/>
          <w:sz w:val="24"/>
        </w:rPr>
        <w:t>(Paradowska-Nowakowska et al., 2023)</w:t>
      </w:r>
      <w:r w:rsidR="00C4717D">
        <w:fldChar w:fldCharType="end"/>
      </w:r>
      <w:r>
        <w:t xml:space="preserve">. </w:t>
      </w:r>
      <w:r w:rsidR="00B93BCB">
        <w:t xml:space="preserve">The lower the 6MWT scores, the more likely these subjects were to report symptoms of fatigue and dyspnea </w:t>
      </w:r>
      <w:r w:rsidR="00B93BCB">
        <w:fldChar w:fldCharType="begin"/>
      </w:r>
      <w:r w:rsidR="00DF4D15">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fldChar w:fldCharType="separate"/>
      </w:r>
      <w:r w:rsidR="00DF4D15" w:rsidRPr="00DF4D15">
        <w:rPr>
          <w:rFonts w:ascii="Aptos" w:hAnsi="Aptos"/>
          <w:sz w:val="24"/>
        </w:rPr>
        <w:t>(Paradowska-Nowakowska et al., 2023)</w:t>
      </w:r>
      <w:r w:rsidR="00B93BCB">
        <w:fldChar w:fldCharType="end"/>
      </w:r>
      <w:r w:rsidR="00B93BCB">
        <w:t xml:space="preserve">. </w:t>
      </w:r>
      <w:r>
        <w:t xml:space="preserve">Cardiopulmonary </w:t>
      </w:r>
      <w:r>
        <w:lastRenderedPageBreak/>
        <w:t>exercise testing (CPET), which is considered to be the gold standard form of assessment of exercise capacity</w:t>
      </w:r>
      <w:r w:rsidR="00C4717D">
        <w:t xml:space="preserve"> &lt;CITATION&gt;</w:t>
      </w:r>
      <w:r>
        <w:t>, stark differences between PCS and healthy control subjects have been revealed. Particularly, vo2max – a marker of overall aerobic function that is associated with a wide range of health metrics &lt;CITATION&gt; -- is disturbingly low in patients with PCS</w:t>
      </w:r>
      <w:r w:rsidR="00C4717D">
        <w:t xml:space="preserve"> </w:t>
      </w:r>
      <w:r w:rsidR="009411CA">
        <w:fldChar w:fldCharType="begin"/>
      </w:r>
      <w:r w:rsidR="00DF4D15">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fldChar w:fldCharType="separate"/>
      </w:r>
      <w:r w:rsidR="00DF4D15" w:rsidRPr="00DF4D15">
        <w:rPr>
          <w:rFonts w:ascii="Aptos" w:hAnsi="Aptos"/>
          <w:sz w:val="24"/>
        </w:rPr>
        <w:t>(Barbagelata et al., 2022)</w:t>
      </w:r>
      <w:r w:rsidR="009411CA">
        <w:fldChar w:fldCharType="end"/>
      </w:r>
      <w:r w:rsidR="009411CA" w:rsidRPr="009411CA">
        <w:t xml:space="preserve"> </w:t>
      </w:r>
      <w:r w:rsidR="009411CA">
        <w:fldChar w:fldCharType="begin"/>
      </w:r>
      <w:r w:rsidR="00DF4D15">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fldChar w:fldCharType="separate"/>
      </w:r>
      <w:r w:rsidR="00DF4D15" w:rsidRPr="00DF4D15">
        <w:rPr>
          <w:rFonts w:ascii="Aptos" w:hAnsi="Aptos"/>
          <w:sz w:val="24"/>
        </w:rPr>
        <w:t>(Baratto et al., 2021)</w:t>
      </w:r>
      <w:r w:rsidR="009411CA">
        <w:fldChar w:fldCharType="end"/>
      </w:r>
      <w:r w:rsidR="009411CA" w:rsidRPr="009411CA">
        <w:t xml:space="preserve"> </w:t>
      </w:r>
      <w:r w:rsidR="009411CA">
        <w:fldChar w:fldCharType="begin"/>
      </w:r>
      <w:r w:rsidR="00DF4D15">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fldChar w:fldCharType="separate"/>
      </w:r>
      <w:r w:rsidR="00DF4D15" w:rsidRPr="00DF4D15">
        <w:rPr>
          <w:rFonts w:ascii="Aptos" w:hAnsi="Aptos"/>
          <w:sz w:val="24"/>
        </w:rPr>
        <w:t>(Contreras et al., 2023)</w:t>
      </w:r>
      <w:r w:rsidR="009411CA">
        <w:fldChar w:fldCharType="end"/>
      </w:r>
      <w:r w:rsidR="009411CA" w:rsidRPr="009411CA">
        <w:t xml:space="preserve"> </w:t>
      </w:r>
      <w:r w:rsidR="009411CA">
        <w:fldChar w:fldCharType="begin"/>
      </w:r>
      <w:r w:rsidR="00DF4D15">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fldChar w:fldCharType="separate"/>
      </w:r>
      <w:r w:rsidR="00DF4D15" w:rsidRPr="00DF4D15">
        <w:rPr>
          <w:rFonts w:ascii="Aptos" w:hAnsi="Aptos"/>
          <w:sz w:val="24"/>
        </w:rPr>
        <w:t>(Durstenfeld et al., 2022)</w:t>
      </w:r>
      <w:r w:rsidR="009411CA">
        <w:fldChar w:fldCharType="end"/>
      </w:r>
      <w:r w:rsidR="009411CA" w:rsidRPr="009411CA">
        <w:t xml:space="preserve"> </w:t>
      </w:r>
      <w:r w:rsidR="009411CA">
        <w:fldChar w:fldCharType="begin"/>
      </w:r>
      <w:r w:rsidR="00DF4D15">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w:instrText>
      </w:r>
      <w:r w:rsidR="00DF4D15">
        <w:rPr>
          <w:rFonts w:hint="eastAsia"/>
        </w:rPr>
        <w:instrText>≥</w:instrText>
      </w:r>
      <w:r w:rsidR="00DF4D15">
        <w:instrText xml:space="preserve">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fldChar w:fldCharType="separate"/>
      </w:r>
      <w:r w:rsidR="00DF4D15" w:rsidRPr="00DF4D15">
        <w:rPr>
          <w:rFonts w:ascii="Aptos" w:hAnsi="Aptos"/>
        </w:rPr>
        <w:t>(Ambrosino et al., 2022)</w:t>
      </w:r>
      <w:r w:rsidR="009411CA">
        <w:fldChar w:fldCharType="end"/>
      </w:r>
      <w:r w:rsidR="009411CA" w:rsidRPr="009411CA">
        <w:t xml:space="preserve"> </w:t>
      </w:r>
      <w:r w:rsidR="009411CA">
        <w:fldChar w:fldCharType="begin"/>
      </w:r>
      <w:r w:rsidR="00DF4D15">
        <w:instrText xml:space="preserve"> ADDIN ZOTERO_ITEM CSL_CITATION {"citationID":"44ZLCeWt","properties":{"unsorted":false,"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009411CA">
        <w:fldChar w:fldCharType="separate"/>
      </w:r>
      <w:r w:rsidR="00DF4D15" w:rsidRPr="00DF4D15">
        <w:rPr>
          <w:rFonts w:ascii="Aptos" w:hAnsi="Aptos"/>
        </w:rPr>
        <w:t>(Kersten et al., 2022)</w:t>
      </w:r>
      <w:r w:rsidR="009411CA">
        <w:fldChar w:fldCharType="end"/>
      </w:r>
      <w:r>
        <w:t xml:space="preserve">. In some estimates, </w:t>
      </w:r>
      <w:r w:rsidR="009411CA">
        <w:t xml:space="preserve">61% of PCS patients exhibit impaired cardiorespiratory fitness (&lt;70% of predicted) compared to 17% of healthy controls </w:t>
      </w:r>
      <w:bookmarkStart w:id="1" w:name="_Hlk206853048"/>
      <w:r w:rsidR="009411CA" w:rsidRPr="00393417">
        <w:rPr>
          <w:highlight w:val="yellow"/>
        </w:rPr>
        <w:fldChar w:fldCharType="begin"/>
      </w:r>
      <w:r w:rsidR="00DF4D15">
        <w:rPr>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393417">
        <w:rPr>
          <w:highlight w:val="yellow"/>
        </w:rPr>
        <w:fldChar w:fldCharType="separate"/>
      </w:r>
      <w:r w:rsidR="00DF4D15" w:rsidRPr="00DF4D15">
        <w:rPr>
          <w:rFonts w:ascii="Aptos" w:hAnsi="Aptos"/>
        </w:rPr>
        <w:t>(Baratto et al., 2021)</w:t>
      </w:r>
      <w:r w:rsidR="009411CA" w:rsidRPr="00393417">
        <w:rPr>
          <w:highlight w:val="yellow"/>
        </w:rPr>
        <w:fldChar w:fldCharType="end"/>
      </w:r>
      <w:bookmarkEnd w:id="1"/>
      <w:r>
        <w:t>.</w:t>
      </w:r>
      <w:r w:rsidR="009411CA">
        <w:t xml:space="preserve"> According to a meta-analysis of 9 studies, PCS is associated with a mean reduction of 4.9 mL/min/kg in peak VO2.</w:t>
      </w:r>
      <w:r>
        <w:t xml:space="preserve"> </w:t>
      </w:r>
      <w:r w:rsidR="00501003">
        <w:t>Furthermore, d</w:t>
      </w:r>
      <w:r>
        <w:t>uring testing, overall workload and VO2 / work slope is reduced</w:t>
      </w:r>
      <w:r w:rsidR="00B93BCB">
        <w:t xml:space="preserve"> </w:t>
      </w:r>
      <w:r w:rsidR="00B93BCB">
        <w:fldChar w:fldCharType="begin"/>
      </w:r>
      <w:r w:rsidR="00DF4D15">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fldChar w:fldCharType="separate"/>
      </w:r>
      <w:r w:rsidR="00DF4D15" w:rsidRPr="00DF4D15">
        <w:rPr>
          <w:rFonts w:ascii="Aptos" w:hAnsi="Aptos"/>
        </w:rPr>
        <w:t>(Baratto et al., 2021)</w:t>
      </w:r>
      <w:r w:rsidR="00B93BCB">
        <w:fldChar w:fldCharType="end"/>
      </w:r>
      <w: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Default="00B93BCB" w:rsidP="00387637">
      <w:pPr>
        <w:pStyle w:val="BodyText"/>
        <w:spacing w:line="480" w:lineRule="auto"/>
      </w:pPr>
      <w:r>
        <w:t xml:space="preserve">Subjectively, PCS patients report a greater degree of physical exertion during exercise testing as measured by the Berg &lt;CITATION&gt;. </w:t>
      </w:r>
      <w:r w:rsidR="00501003">
        <w:t xml:space="preserve">Consequently, a notably large portion of PCS patients are unable to tolerate activity to the point of reaching anaerobic threshold (AT). In a study by Barbagelata, only 50.9% of PCS patients reached AT compared to 72.7% of healthy controls </w:t>
      </w:r>
      <w:r w:rsidR="00501003">
        <w:fldChar w:fldCharType="begin"/>
      </w:r>
      <w:r w:rsidR="00DF4D15">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fldChar w:fldCharType="separate"/>
      </w:r>
      <w:r w:rsidR="00DF4D15" w:rsidRPr="00DF4D15">
        <w:rPr>
          <w:rFonts w:ascii="Aptos" w:hAnsi="Aptos"/>
        </w:rPr>
        <w:t>(Barbagelata et al., 2022)</w:t>
      </w:r>
      <w:r w:rsidR="00501003">
        <w:fldChar w:fldCharType="end"/>
      </w:r>
      <w:r w:rsidR="00501003">
        <w:t xml:space="preserve">. Similarly, an analysis by </w:t>
      </w:r>
      <w:proofErr w:type="spellStart"/>
      <w:r w:rsidR="00501003">
        <w:t>Cherneva</w:t>
      </w:r>
      <w:proofErr w:type="spellEnd"/>
      <w:r w:rsidR="00501003">
        <w:t xml:space="preserve"> et al. found only 48.2% of moderate-to-severe cases of PCS patients reached AT compared to 75% of mild cases and 87.% of healthy controls </w:t>
      </w:r>
      <w:r w:rsidR="00501003">
        <w:fldChar w:fldCharType="begin"/>
      </w:r>
      <w:r w:rsidR="00DF4D15">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fldChar w:fldCharType="separate"/>
      </w:r>
      <w:r w:rsidR="00DF4D15" w:rsidRPr="00DF4D15">
        <w:rPr>
          <w:rFonts w:ascii="Aptos" w:hAnsi="Aptos"/>
        </w:rPr>
        <w:t>(Cherneva et al., 2025)</w:t>
      </w:r>
      <w:r w:rsidR="00501003">
        <w:fldChar w:fldCharType="end"/>
      </w:r>
    </w:p>
    <w:p w14:paraId="28E452F8" w14:textId="752DB23F" w:rsidR="009629E6" w:rsidRDefault="009629E6" w:rsidP="00387637">
      <w:pPr>
        <w:pStyle w:val="BodyText"/>
        <w:spacing w:line="480" w:lineRule="auto"/>
      </w:pPr>
      <w:r>
        <w:t xml:space="preserve">Reduced VO2 may be a factor in post-exertional malaise (PEM) </w:t>
      </w:r>
      <w:r w:rsidRPr="00393417">
        <w:rPr>
          <w:highlight w:val="cyan"/>
        </w:rPr>
        <w:fldChar w:fldCharType="begin"/>
      </w:r>
      <w:r w:rsidR="00DF4D15">
        <w:rPr>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393417">
        <w:rPr>
          <w:highlight w:val="cyan"/>
        </w:rPr>
        <w:fldChar w:fldCharType="separate"/>
      </w:r>
      <w:r w:rsidR="00DF4D15" w:rsidRPr="00DF4D15">
        <w:rPr>
          <w:rFonts w:ascii="Aptos" w:hAnsi="Aptos"/>
        </w:rPr>
        <w:t>(Thomas et al., 2025)</w:t>
      </w:r>
      <w:r w:rsidRPr="00393417">
        <w:rPr>
          <w:highlight w:val="cyan"/>
        </w:rPr>
        <w:fldChar w:fldCharType="end"/>
      </w:r>
      <w:r>
        <w:t xml:space="preserve">. </w:t>
      </w:r>
    </w:p>
    <w:p w14:paraId="7648B1F6" w14:textId="77777777" w:rsidR="004A380C" w:rsidRDefault="004A380C" w:rsidP="00387637">
      <w:pPr>
        <w:pStyle w:val="BodyText"/>
        <w:spacing w:line="480" w:lineRule="auto"/>
      </w:pPr>
    </w:p>
    <w:p w14:paraId="2A229390" w14:textId="08166D67" w:rsidR="004A380C" w:rsidRDefault="004A380C" w:rsidP="004A380C">
      <w:pPr>
        <w:pStyle w:val="Heading4"/>
      </w:pPr>
      <w:r>
        <w:t>Respiratory/Ventilatory Influence</w:t>
      </w:r>
    </w:p>
    <w:p w14:paraId="2C19FE97" w14:textId="4B2AB41A" w:rsidR="004A380C" w:rsidRPr="00D240AA" w:rsidRDefault="004A380C" w:rsidP="004A380C">
      <w:pPr>
        <w:spacing w:line="480" w:lineRule="auto"/>
      </w:pPr>
      <w:r>
        <w:t xml:space="preserve">Respiratory dysfunction has the potential to serve as a major limiting factor of exercise capacity in PCS patients. An analysis by </w:t>
      </w:r>
      <w:proofErr w:type="spellStart"/>
      <w:r>
        <w:t>Fr</w:t>
      </w:r>
      <w:r w:rsidRPr="00D240AA">
        <w:t>é</w:t>
      </w:r>
      <w:r>
        <w:t>sard</w:t>
      </w:r>
      <w:proofErr w:type="spellEnd"/>
      <w:r>
        <w:t xml:space="preserve"> et al. examined 51 PCS patients during CPET and concluded that 84.3% were limited by dysfunctional breathing or respiratory limitation, compared to only 11.8% who were limited by oxygen delivery and utilization </w:t>
      </w:r>
      <w:r w:rsidRPr="009E7E75">
        <w:rPr>
          <w:highlight w:val="cyan"/>
        </w:rPr>
        <w:fldChar w:fldCharType="begin"/>
      </w:r>
      <w:r w:rsidR="00DF4D15">
        <w:rPr>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9E7E75">
        <w:rPr>
          <w:highlight w:val="cyan"/>
        </w:rPr>
        <w:fldChar w:fldCharType="separate"/>
      </w:r>
      <w:r w:rsidR="00DF4D15" w:rsidRPr="00DF4D15">
        <w:rPr>
          <w:rFonts w:ascii="Aptos" w:hAnsi="Aptos"/>
          <w:kern w:val="0"/>
        </w:rPr>
        <w:t>(Frésard et al., 2022)</w:t>
      </w:r>
      <w:r w:rsidRPr="009E7E75">
        <w:rPr>
          <w:highlight w:val="cyan"/>
        </w:rPr>
        <w:fldChar w:fldCharType="end"/>
      </w:r>
      <w:r>
        <w:t xml:space="preserve">. These findings are supported by additional studies that have observed abnormal ventilatory patterns in PCS, including lower tidal volume </w:t>
      </w:r>
      <w:bookmarkStart w:id="2" w:name="_Hlk206856913"/>
      <w:r w:rsidRPr="009E7E75">
        <w:rPr>
          <w:highlight w:val="cyan"/>
        </w:rPr>
        <w:fldChar w:fldCharType="begin"/>
      </w:r>
      <w:r w:rsidR="00DF4D15">
        <w:rPr>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DF4D15" w:rsidRPr="00DF4D15">
        <w:rPr>
          <w:rFonts w:ascii="Aptos" w:hAnsi="Aptos"/>
        </w:rPr>
        <w:t>(Baratto et al., 2021)</w:t>
      </w:r>
      <w:r w:rsidRPr="009E7E75">
        <w:rPr>
          <w:highlight w:val="cyan"/>
        </w:rPr>
        <w:fldChar w:fldCharType="end"/>
      </w:r>
      <w:r>
        <w:t xml:space="preserve">, higher respiratory rates </w:t>
      </w:r>
      <w:r w:rsidRPr="009E7E75">
        <w:rPr>
          <w:highlight w:val="cyan"/>
        </w:rPr>
        <w:fldChar w:fldCharType="begin"/>
      </w:r>
      <w:r w:rsidR="00DF4D15">
        <w:rPr>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DF4D15" w:rsidRPr="00DF4D15">
        <w:rPr>
          <w:rFonts w:ascii="Aptos" w:hAnsi="Aptos"/>
        </w:rPr>
        <w:t>(Baratto et al., 2021)</w:t>
      </w:r>
      <w:r w:rsidRPr="009E7E75">
        <w:rPr>
          <w:highlight w:val="cyan"/>
        </w:rPr>
        <w:fldChar w:fldCharType="end"/>
      </w:r>
      <w:r>
        <w:t xml:space="preserve">, reduced end-tidal CO2 </w:t>
      </w:r>
      <w:r>
        <w:fldChar w:fldCharType="begin"/>
      </w:r>
      <w:r w:rsidR="00DF4D15">
        <w:instrText xml:space="preserve"> ADDIN ZOTERO_ITEM CSL_CITATION {"citationID":"QWSmzShN","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sidR="00DF4D15">
        <w:rPr>
          <w:rFonts w:hint="eastAsia"/>
        </w:rPr>
        <w:instrText xml:space="preserve">III-IV (VE/VCO2 slope </w:instrText>
      </w:r>
      <w:r w:rsidR="00DF4D15">
        <w:rPr>
          <w:rFonts w:hint="eastAsia"/>
        </w:rPr>
        <w:instrText>≥</w:instrText>
      </w:r>
      <w:r w:rsidR="00DF4D15">
        <w:rPr>
          <w:rFonts w:hint="eastAsia"/>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sidR="00DF4D15">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fldChar w:fldCharType="separate"/>
      </w:r>
      <w:r w:rsidR="00DF4D15" w:rsidRPr="00DF4D15">
        <w:rPr>
          <w:rFonts w:ascii="Aptos" w:hAnsi="Aptos"/>
          <w:sz w:val="24"/>
        </w:rPr>
        <w:t>(Ambrosino et al., 2022; Baratto et al., 2021)</w:t>
      </w:r>
      <w:r>
        <w:fldChar w:fldCharType="end"/>
      </w:r>
      <w:r>
        <w:t xml:space="preserve">, lower peak minute </w:t>
      </w:r>
      <w:r>
        <w:lastRenderedPageBreak/>
        <w:t xml:space="preserve">ventilation </w:t>
      </w:r>
      <w:r w:rsidRPr="009E7E75">
        <w:rPr>
          <w:highlight w:val="cyan"/>
        </w:rPr>
        <w:fldChar w:fldCharType="begin"/>
      </w:r>
      <w:r w:rsidR="00DF4D15">
        <w:rPr>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9E7E75">
        <w:rPr>
          <w:highlight w:val="cyan"/>
        </w:rPr>
        <w:fldChar w:fldCharType="separate"/>
      </w:r>
      <w:r w:rsidR="00DF4D15" w:rsidRPr="00DF4D15">
        <w:rPr>
          <w:rFonts w:ascii="Aptos" w:hAnsi="Aptos"/>
        </w:rPr>
        <w:t>(Baratto et al., 2021; Contreras et al., 2023)</w:t>
      </w:r>
      <w:r w:rsidRPr="009E7E75">
        <w:rPr>
          <w:highlight w:val="cyan"/>
        </w:rPr>
        <w:fldChar w:fldCharType="end"/>
      </w:r>
      <w:r>
        <w:t xml:space="preserve">, and elevated VE/VCO2 ratio </w:t>
      </w:r>
      <w:r w:rsidRPr="009E7E75">
        <w:rPr>
          <w:highlight w:val="cyan"/>
        </w:rPr>
        <w:fldChar w:fldCharType="begin"/>
      </w:r>
      <w:r w:rsidR="00DF4D15">
        <w:rPr>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w:instrText>
      </w:r>
      <w:r w:rsidR="00DF4D15">
        <w:rPr>
          <w:rFonts w:hint="eastAsia"/>
          <w:highlight w:val="cyan"/>
        </w:rPr>
        <w:instrText xml:space="preserve">III-IV (VE/VCO2 slope </w:instrText>
      </w:r>
      <w:r w:rsidR="00DF4D15">
        <w:rPr>
          <w:rFonts w:hint="eastAsia"/>
          <w:highlight w:val="cyan"/>
        </w:rPr>
        <w:instrText>≥</w:instrText>
      </w:r>
      <w:r w:rsidR="00DF4D15">
        <w:rPr>
          <w:rFonts w:hint="eastAsia"/>
          <w:highlight w:val="cyan"/>
        </w:rPr>
        <w:instrText xml:space="preserve"> 36) exhibited significantly lower FMD values as compared to those with a ventilatory class I-II. Conclusions: The alteration of endothelial barrier properties in systemic and pulmonary circulation may represent a key pathogenic mec</w:instrText>
      </w:r>
      <w:r w:rsidR="00DF4D15">
        <w:rPr>
          <w:highlight w:val="cyan"/>
        </w:rPr>
        <w:instrText xml:space="preserve">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9E7E75">
        <w:rPr>
          <w:highlight w:val="cyan"/>
        </w:rPr>
        <w:fldChar w:fldCharType="separate"/>
      </w:r>
      <w:r w:rsidR="00DF4D15" w:rsidRPr="00DF4D15">
        <w:rPr>
          <w:rFonts w:ascii="Aptos" w:hAnsi="Aptos"/>
        </w:rPr>
        <w:t>(Ambrosino et al., 2022; Baratto et al., 2021)</w:t>
      </w:r>
      <w:r w:rsidRPr="009E7E75">
        <w:rPr>
          <w:highlight w:val="cyan"/>
        </w:rPr>
        <w:fldChar w:fldCharType="end"/>
      </w:r>
      <w:r>
        <w:t xml:space="preserve">. </w:t>
      </w:r>
      <w:proofErr w:type="spellStart"/>
      <w:r>
        <w:t>Moreoever</w:t>
      </w:r>
      <w:proofErr w:type="spellEnd"/>
      <w:r>
        <w:t xml:space="preserve">, reduced end-tidal CO2 values have been directly linked with increased risk for symptoms of post-exertional malaise </w:t>
      </w:r>
      <w:r w:rsidRPr="009E7E75">
        <w:rPr>
          <w:highlight w:val="cyan"/>
        </w:rPr>
        <w:fldChar w:fldCharType="begin"/>
      </w:r>
      <w:r w:rsidR="00DF4D15">
        <w:rPr>
          <w:highlight w:val="cyan"/>
        </w:rPr>
        <w:instrText xml:space="preserve"> ADDIN ZOTERO_ITEM CSL_CITATION {"citationID":"00000055","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9E7E75">
        <w:rPr>
          <w:highlight w:val="cyan"/>
        </w:rPr>
        <w:fldChar w:fldCharType="separate"/>
      </w:r>
      <w:r w:rsidR="00DF4D15" w:rsidRPr="00DF4D15">
        <w:rPr>
          <w:rFonts w:ascii="Aptos" w:hAnsi="Aptos"/>
        </w:rPr>
        <w:t>(Thomas et al., 2025)</w:t>
      </w:r>
      <w:r w:rsidRPr="009E7E75">
        <w:rPr>
          <w:highlight w:val="cyan"/>
        </w:rPr>
        <w:fldChar w:fldCharType="end"/>
      </w:r>
      <w:r>
        <w:t>. Collectively, these data suggest that ventilatory dysfunction may play a central role in limiting exercise tolerance among patients with PCS.</w:t>
      </w:r>
    </w:p>
    <w:bookmarkEnd w:id="2"/>
    <w:p w14:paraId="2BC23EA0" w14:textId="25EF3C14" w:rsidR="00B93BCB" w:rsidRDefault="00B93BCB" w:rsidP="00387637">
      <w:pPr>
        <w:pStyle w:val="BodyText"/>
        <w:spacing w:line="480" w:lineRule="auto"/>
      </w:pPr>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117FD768" w14:textId="68181B45" w:rsidR="00264966" w:rsidRDefault="00264966" w:rsidP="00387637">
      <w:pPr>
        <w:spacing w:line="480" w:lineRule="auto"/>
      </w:pPr>
      <w:r>
        <w:t xml:space="preserve">At rest, PCS patients demonstrate worsened metrics of heart rate variability (HRV) including SDNN, RMSSD, RR Tri, TINN, LF, LF/HF, SD1, </w:t>
      </w:r>
      <w:proofErr w:type="spellStart"/>
      <w:r>
        <w:t>ApEN</w:t>
      </w:r>
      <w:proofErr w:type="spellEnd"/>
      <w:r>
        <w:t xml:space="preserve"> </w:t>
      </w:r>
      <w:r>
        <w:fldChar w:fldCharType="begin"/>
      </w:r>
      <w:r w:rsidR="00DF4D15">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w:instrText>
      </w:r>
      <w:r w:rsidR="00DF4D15">
        <w:rPr>
          <w:rFonts w:hint="eastAsia"/>
        </w:rPr>
        <w:instrText>≤</w:instrText>
      </w:r>
      <w:r w:rsidR="00DF4D15">
        <w:instrText xml:space="preserve">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fldChar w:fldCharType="separate"/>
      </w:r>
      <w:r w:rsidR="00DF4D15" w:rsidRPr="00DF4D15">
        <w:rPr>
          <w:rFonts w:ascii="Aptos" w:hAnsi="Aptos"/>
          <w:kern w:val="0"/>
        </w:rPr>
        <w:t>(Santos-de-Araújo, Bassi-Dibai, et al., 2024)</w:t>
      </w:r>
      <w:r>
        <w:fldChar w:fldCharType="end"/>
      </w:r>
      <w:r>
        <w:t>.</w:t>
      </w:r>
    </w:p>
    <w:p w14:paraId="2FA165E6" w14:textId="77777777" w:rsidR="00264966" w:rsidRDefault="00264966" w:rsidP="00387637">
      <w:pPr>
        <w:spacing w:line="480" w:lineRule="auto"/>
      </w:pPr>
    </w:p>
    <w:p w14:paraId="754D7A24" w14:textId="03ADDD8B" w:rsidR="00D240AA" w:rsidRPr="00D240AA" w:rsidRDefault="00D240AA" w:rsidP="00387637">
      <w:pPr>
        <w:spacing w:line="480" w:lineRule="auto"/>
      </w:pPr>
      <w:r>
        <w:t xml:space="preserve">During exercise, chronotropic incompetence has been identified among PCS patients </w:t>
      </w:r>
      <w:r w:rsidRPr="00393417">
        <w:rPr>
          <w:highlight w:val="cyan"/>
        </w:rPr>
        <w:fldChar w:fldCharType="begin"/>
      </w:r>
      <w:r w:rsidR="00DF4D15">
        <w:rPr>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00DF4D15" w:rsidRPr="00DF4D15">
        <w:rPr>
          <w:rFonts w:ascii="Aptos" w:hAnsi="Aptos"/>
        </w:rPr>
        <w:t>(Contreras et al., 2023)</w:t>
      </w:r>
      <w:r w:rsidRPr="00393417">
        <w:rPr>
          <w:highlight w:val="cyan"/>
        </w:rPr>
        <w:fldChar w:fldCharType="end"/>
      </w:r>
      <w:r w:rsidRPr="00D240AA">
        <w:rPr>
          <w:highlight w:val="cyan"/>
        </w:rPr>
        <w:t xml:space="preserve"> </w:t>
      </w:r>
      <w:r w:rsidRPr="00393417">
        <w:rPr>
          <w:highlight w:val="cyan"/>
        </w:rPr>
        <w:fldChar w:fldCharType="begin"/>
      </w:r>
      <w:r w:rsidR="00DF4D15">
        <w:rPr>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393417">
        <w:rPr>
          <w:highlight w:val="cyan"/>
        </w:rPr>
        <w:fldChar w:fldCharType="separate"/>
      </w:r>
      <w:r w:rsidR="00DF4D15" w:rsidRPr="00DF4D15">
        <w:rPr>
          <w:rFonts w:ascii="Aptos" w:hAnsi="Aptos"/>
        </w:rPr>
        <w:t>(Baratto et al., 2021)</w:t>
      </w:r>
      <w:r w:rsidRPr="00393417">
        <w:rPr>
          <w:highlight w:val="cyan"/>
        </w:rPr>
        <w:fldChar w:fldCharType="end"/>
      </w:r>
      <w:r>
        <w:t xml:space="preserve">. For instance, an analysis by Contreras et al. indicated that 44% of PCS patients exhibited chronotropic incompetence during CPET compared to only 34% of healthy control subjects </w:t>
      </w:r>
      <w:r w:rsidRPr="00393417">
        <w:rPr>
          <w:highlight w:val="cyan"/>
        </w:rPr>
        <w:fldChar w:fldCharType="begin"/>
      </w:r>
      <w:r w:rsidR="00DF4D15">
        <w:rPr>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393417">
        <w:rPr>
          <w:highlight w:val="cyan"/>
        </w:rPr>
        <w:fldChar w:fldCharType="separate"/>
      </w:r>
      <w:r w:rsidR="00DF4D15" w:rsidRPr="00DF4D15">
        <w:rPr>
          <w:rFonts w:ascii="Aptos" w:hAnsi="Aptos"/>
        </w:rPr>
        <w:t>(Contreras et al., 2023)</w:t>
      </w:r>
      <w:r w:rsidRPr="00393417">
        <w:rPr>
          <w:highlight w:val="cyan"/>
        </w:rPr>
        <w:fldChar w:fldCharType="end"/>
      </w:r>
      <w:r>
        <w:t xml:space="preserve">. </w:t>
      </w:r>
    </w:p>
    <w:p w14:paraId="7EDC234E" w14:textId="77777777" w:rsidR="008A1586" w:rsidRDefault="008A1586" w:rsidP="00387637">
      <w:pPr>
        <w:spacing w:line="480" w:lineRule="auto"/>
      </w:pPr>
    </w:p>
    <w:p w14:paraId="5E436EBB" w14:textId="01D15E9C" w:rsidR="008A1586" w:rsidRDefault="00000000" w:rsidP="00387637">
      <w:pPr>
        <w:pStyle w:val="Heading2"/>
        <w:spacing w:line="480" w:lineRule="auto"/>
      </w:pPr>
      <w:r>
        <w:t>Symptoms</w:t>
      </w:r>
      <w:r w:rsidR="00524CFC">
        <w:t xml:space="preserve"> of PCS</w:t>
      </w:r>
    </w:p>
    <w:p w14:paraId="5BFBDE77" w14:textId="77777777" w:rsidR="008A1586" w:rsidRDefault="008A1586" w:rsidP="00387637">
      <w:pPr>
        <w:spacing w:line="480" w:lineRule="auto"/>
      </w:pPr>
    </w:p>
    <w:p w14:paraId="68924F99" w14:textId="77777777" w:rsidR="008A1586" w:rsidRDefault="00000000" w:rsidP="00387637">
      <w:pPr>
        <w:pStyle w:val="Heading3"/>
        <w:spacing w:line="480" w:lineRule="auto"/>
      </w:pPr>
      <w:r>
        <w:t>Fatigue</w:t>
      </w:r>
    </w:p>
    <w:p w14:paraId="29C19F17" w14:textId="77777777" w:rsidR="00264966" w:rsidRDefault="00264966" w:rsidP="00387637">
      <w:pPr>
        <w:spacing w:line="480" w:lineRule="auto"/>
      </w:pPr>
    </w:p>
    <w:p w14:paraId="35D3984E" w14:textId="1B57D8F8" w:rsidR="00264966" w:rsidRDefault="00657F00" w:rsidP="00387637">
      <w:pPr>
        <w:spacing w:line="480" w:lineRule="auto"/>
      </w:pPr>
      <w:r>
        <w:t xml:space="preserve">Fatigue continues to persist without resolution. For instance, a longitudinal study by </w:t>
      </w:r>
      <w:proofErr w:type="spellStart"/>
      <w:r>
        <w:t>Spiesshoefer</w:t>
      </w:r>
      <w:proofErr w:type="spellEnd"/>
      <w:r>
        <w:t xml:space="preserve"> et al. 2024 found that self-reported fatigue </w:t>
      </w:r>
      <w:r w:rsidR="006B38CF">
        <w:t xml:space="preserve">remains elevated 14 months following COVID-19 infection, and these levels show no improvement by 31 months post-infection </w:t>
      </w:r>
      <w:r w:rsidR="006B38CF">
        <w:fldChar w:fldCharType="begin"/>
      </w:r>
      <w:r w:rsidR="00DF4D15">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6B38CF">
        <w:fldChar w:fldCharType="separate"/>
      </w:r>
      <w:r w:rsidR="00DF4D15" w:rsidRPr="00DF4D15">
        <w:rPr>
          <w:rFonts w:ascii="Aptos" w:hAnsi="Aptos"/>
          <w:sz w:val="24"/>
        </w:rPr>
        <w:t>(Spiesshoefer et al., 2024)</w:t>
      </w:r>
      <w:r w:rsidR="006B38CF">
        <w:fldChar w:fldCharType="end"/>
      </w:r>
      <w:r w:rsidR="006B38CF">
        <w:t>.</w:t>
      </w:r>
    </w:p>
    <w:p w14:paraId="50048EA7" w14:textId="77777777" w:rsidR="008A1586" w:rsidRDefault="008A1586" w:rsidP="00387637">
      <w:pPr>
        <w:spacing w:line="480" w:lineRule="auto"/>
      </w:pPr>
    </w:p>
    <w:p w14:paraId="59E16FFD" w14:textId="77777777" w:rsidR="008A1586" w:rsidRDefault="00000000" w:rsidP="00387637">
      <w:pPr>
        <w:pStyle w:val="Heading3"/>
        <w:spacing w:line="480" w:lineRule="auto"/>
      </w:pPr>
      <w:r>
        <w:lastRenderedPageBreak/>
        <w:t>Neurocognitive Dysfunction</w:t>
      </w:r>
    </w:p>
    <w:p w14:paraId="52CA9A85" w14:textId="77777777" w:rsidR="00DF0744" w:rsidRDefault="00DF0744" w:rsidP="00387637">
      <w:pPr>
        <w:spacing w:line="480" w:lineRule="auto"/>
      </w:pPr>
    </w:p>
    <w:p w14:paraId="7553E5E6" w14:textId="7C761002" w:rsidR="007B354C" w:rsidRDefault="00DF0744" w:rsidP="00387637">
      <w:pPr>
        <w:spacing w:line="480" w:lineRule="auto"/>
      </w:pPr>
      <w:r>
        <w:t xml:space="preserve">Neurocognitive dysfunction, commonly referred to as “brain fog”, is regularly described by PCS patients as one of the most debilitating symptoms </w:t>
      </w:r>
      <w:r>
        <w:fldChar w:fldCharType="begin"/>
      </w:r>
      <w:r w:rsidR="00DF4D15">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fldChar w:fldCharType="separate"/>
      </w:r>
      <w:r w:rsidR="00DF4D15" w:rsidRPr="00DF4D15">
        <w:rPr>
          <w:rFonts w:ascii="Aptos" w:hAnsi="Aptos"/>
          <w:sz w:val="24"/>
        </w:rPr>
        <w:t>(Asadi-Pooya et al., 2023; Jennings et al., 2022; Vyas et al., 2022)</w:t>
      </w:r>
      <w:r>
        <w:fldChar w:fldCharType="end"/>
      </w:r>
      <w:r w:rsidRPr="00DF0744">
        <w:t xml:space="preserve"> </w:t>
      </w:r>
      <w:r>
        <w:fldChar w:fldCharType="begin"/>
      </w:r>
      <w:r w:rsidR="00DF4D15">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DF4D15" w:rsidRPr="00DF4D15">
        <w:rPr>
          <w:rFonts w:ascii="Aptos" w:hAnsi="Aptos"/>
          <w:sz w:val="24"/>
        </w:rPr>
        <w:t>(Davis et al., 2021; Nordvig et al., 2023; Orfei et al., 2022; Sa et al., 2024)</w:t>
      </w:r>
      <w:r>
        <w:fldChar w:fldCharType="end"/>
      </w:r>
      <w:r>
        <w:t xml:space="preserve">.  </w:t>
      </w:r>
      <w:r w:rsidR="007B7887">
        <w:t>Although prevalence estimates vary by cohort</w:t>
      </w:r>
      <w:r>
        <w:t xml:space="preserve">, </w:t>
      </w:r>
      <w:r w:rsidR="007B7887">
        <w:t xml:space="preserve">multiple reports indicate that </w:t>
      </w:r>
      <w:r>
        <w:t xml:space="preserve">approximately two-thirds of subjects with PCS report neuro-cognitive dysfunctions including problems with attention, executive functioning, problem-solving, memory, and decision-making </w:t>
      </w:r>
      <w:bookmarkStart w:id="3" w:name="_Hlk206863158"/>
      <w:r w:rsidR="007B7887" w:rsidRPr="00DA0BCD">
        <w:rPr>
          <w:highlight w:val="yellow"/>
        </w:rPr>
        <w:fldChar w:fldCharType="begin"/>
      </w:r>
      <w:r w:rsidR="00DF4D15">
        <w:rPr>
          <w:highlight w:val="yellow"/>
        </w:rPr>
        <w:instrText xml:space="preserve"> ADDIN ZOTERO_ITEM CSL_CITATION {"citationID":"1QEsETsW","properties":{"formattedCitation":"(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7B7887" w:rsidRPr="00DA0BCD">
        <w:rPr>
          <w:highlight w:val="yellow"/>
        </w:rPr>
        <w:fldChar w:fldCharType="separate"/>
      </w:r>
      <w:r w:rsidR="00DF4D15" w:rsidRPr="00DF4D15">
        <w:rPr>
          <w:rFonts w:ascii="Aptos" w:hAnsi="Aptos"/>
          <w:sz w:val="24"/>
        </w:rPr>
        <w:t>(Davis et al., 2021; Jennings et al., 2022)</w:t>
      </w:r>
      <w:r w:rsidR="007B7887" w:rsidRPr="00DA0BCD">
        <w:rPr>
          <w:highlight w:val="yellow"/>
        </w:rPr>
        <w:fldChar w:fldCharType="end"/>
      </w:r>
      <w:bookmarkEnd w:id="3"/>
      <w:r>
        <w:t xml:space="preserve">. </w:t>
      </w:r>
      <w:r w:rsidR="007B354C">
        <w:t xml:space="preserve">Given the increased mental and physical burden imposed by these symptoms, it is of no wonder that neurocognitive dysfunction has been associated with reduced physical activity, social isolation, and disability </w:t>
      </w:r>
      <w:bookmarkStart w:id="4" w:name="_Hlk206861873"/>
      <w:r w:rsidR="007B354C">
        <w:fldChar w:fldCharType="begin"/>
      </w:r>
      <w:r w:rsidR="00DF4D15">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7B354C">
        <w:fldChar w:fldCharType="separate"/>
      </w:r>
      <w:r w:rsidR="00DF4D15" w:rsidRPr="00DF4D15">
        <w:rPr>
          <w:rFonts w:ascii="Aptos" w:hAnsi="Aptos"/>
          <w:sz w:val="24"/>
        </w:rPr>
        <w:t>(Nordvig et al., 2023)</w:t>
      </w:r>
      <w:r w:rsidR="007B354C">
        <w:fldChar w:fldCharType="end"/>
      </w:r>
      <w:r w:rsidR="007B354C">
        <w:t>.</w:t>
      </w:r>
    </w:p>
    <w:bookmarkEnd w:id="4"/>
    <w:p w14:paraId="38921627" w14:textId="77777777" w:rsidR="008A1586" w:rsidRDefault="008A1586" w:rsidP="00387637">
      <w:pPr>
        <w:spacing w:line="480" w:lineRule="auto"/>
      </w:pPr>
    </w:p>
    <w:p w14:paraId="57689675" w14:textId="77777777" w:rsidR="008A1586" w:rsidRDefault="00000000" w:rsidP="00387637">
      <w:pPr>
        <w:pStyle w:val="Heading3"/>
        <w:spacing w:line="480" w:lineRule="auto"/>
      </w:pPr>
      <w:r>
        <w:t>Dyspnea</w:t>
      </w:r>
    </w:p>
    <w:p w14:paraId="28637461" w14:textId="77777777" w:rsidR="00D240AA" w:rsidRDefault="00D240AA" w:rsidP="00387637">
      <w:pPr>
        <w:spacing w:line="480" w:lineRule="auto"/>
      </w:pPr>
    </w:p>
    <w:p w14:paraId="278C99D6" w14:textId="6D6A642B" w:rsidR="006B38CF" w:rsidRDefault="006B38CF" w:rsidP="00387637">
      <w:pPr>
        <w:spacing w:line="480" w:lineRule="auto"/>
      </w:pPr>
      <w:r>
        <w:t xml:space="preserve">Dyspnea is common among PCS patients </w:t>
      </w:r>
      <w:r>
        <w:fldChar w:fldCharType="begin"/>
      </w:r>
      <w:r w:rsidR="00DF4D15">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fldChar w:fldCharType="separate"/>
      </w:r>
      <w:r w:rsidR="00DF4D15" w:rsidRPr="00DF4D15">
        <w:rPr>
          <w:rFonts w:ascii="Aptos" w:hAnsi="Aptos"/>
          <w:sz w:val="24"/>
        </w:rPr>
        <w:t>(Harenwall et al., 2022)</w:t>
      </w:r>
      <w:r>
        <w:fldChar w:fldCharType="end"/>
      </w:r>
      <w:r w:rsidRPr="006B38CF">
        <w:t xml:space="preserve"> </w:t>
      </w:r>
      <w:r>
        <w:fldChar w:fldCharType="begin"/>
      </w:r>
      <w:r w:rsidR="00DF4D15">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fldChar w:fldCharType="separate"/>
      </w:r>
      <w:r w:rsidR="00DF4D15" w:rsidRPr="00DF4D15">
        <w:rPr>
          <w:rFonts w:ascii="Aptos" w:hAnsi="Aptos"/>
          <w:sz w:val="24"/>
        </w:rPr>
        <w:t>(Paradowska-Nowakowska et al., 2023)</w:t>
      </w:r>
      <w:r>
        <w:fldChar w:fldCharType="end"/>
      </w:r>
      <w:r w:rsidRPr="006B38CF">
        <w:rPr>
          <w:highlight w:val="yellow"/>
        </w:rPr>
        <w:t xml:space="preserve"> </w:t>
      </w:r>
      <w:r w:rsidRPr="00DA0BCD">
        <w:rPr>
          <w:highlight w:val="yellow"/>
        </w:rPr>
        <w:fldChar w:fldCharType="begin"/>
      </w:r>
      <w:r w:rsidR="00DF4D15">
        <w:rPr>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DA0BCD">
        <w:rPr>
          <w:highlight w:val="yellow"/>
        </w:rPr>
        <w:fldChar w:fldCharType="separate"/>
      </w:r>
      <w:r w:rsidR="00DF4D15" w:rsidRPr="00DF4D15">
        <w:rPr>
          <w:rFonts w:ascii="Aptos" w:hAnsi="Aptos"/>
          <w:sz w:val="24"/>
        </w:rPr>
        <w:t>(Jennings et al., 2022)</w:t>
      </w:r>
      <w:r w:rsidRPr="00DA0BCD">
        <w:rPr>
          <w:highlight w:val="yellow"/>
        </w:rPr>
        <w:fldChar w:fldCharType="end"/>
      </w:r>
      <w:r>
        <w:t xml:space="preserve"> </w:t>
      </w:r>
      <w:r w:rsidR="003F597F">
        <w:fldChar w:fldCharType="begin"/>
      </w:r>
      <w:r w:rsidR="00DF4D15">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003F597F">
        <w:fldChar w:fldCharType="separate"/>
      </w:r>
      <w:r w:rsidR="00DF4D15" w:rsidRPr="00DF4D15">
        <w:rPr>
          <w:rFonts w:ascii="Aptos" w:hAnsi="Aptos"/>
          <w:sz w:val="24"/>
        </w:rPr>
        <w:t>(Bulla et al., 2023)</w:t>
      </w:r>
      <w:r w:rsidR="003F597F">
        <w:fldChar w:fldCharType="end"/>
      </w:r>
      <w:r w:rsidR="003F597F">
        <w:t xml:space="preserve">. Given that diaphragm weakness persists for 31 months following infection with no improvement, it is of little surprise that </w:t>
      </w:r>
      <w:r w:rsidR="00D46DF8">
        <w:t xml:space="preserve">patients do not report spontaneous resolution of dyspnea symptoms during this time frame </w:t>
      </w:r>
      <w:r w:rsidR="00D46DF8">
        <w:fldChar w:fldCharType="begin"/>
      </w:r>
      <w:r w:rsidR="00DF4D15">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46DF8">
        <w:fldChar w:fldCharType="separate"/>
      </w:r>
      <w:r w:rsidR="00DF4D15" w:rsidRPr="00DF4D15">
        <w:rPr>
          <w:rFonts w:ascii="Aptos" w:hAnsi="Aptos"/>
          <w:sz w:val="24"/>
        </w:rPr>
        <w:t>(Spiesshoefer et al., 2024)</w:t>
      </w:r>
      <w:r w:rsidR="00D46DF8">
        <w:fldChar w:fldCharType="end"/>
      </w:r>
      <w:r w:rsidR="00D46DF8">
        <w:t>.</w:t>
      </w:r>
    </w:p>
    <w:p w14:paraId="507D010F" w14:textId="77777777" w:rsidR="006B38CF" w:rsidRDefault="006B38CF" w:rsidP="00387637">
      <w:pPr>
        <w:spacing w:line="480" w:lineRule="auto"/>
      </w:pPr>
    </w:p>
    <w:p w14:paraId="6490AA12" w14:textId="1774269C" w:rsidR="00D240AA" w:rsidRDefault="00D240AA" w:rsidP="00387637">
      <w:pPr>
        <w:spacing w:line="480" w:lineRule="auto"/>
      </w:pPr>
      <w:r>
        <w:t xml:space="preserve">During exercise, 52.7% report symptoms of dyspnea compared to only 13.7% of healthy controls </w:t>
      </w:r>
      <w:bookmarkStart w:id="5" w:name="_Hlk206853927"/>
      <w:r w:rsidRPr="00393417">
        <w:rPr>
          <w:highlight w:val="cyan"/>
        </w:rPr>
        <w:fldChar w:fldCharType="begin"/>
      </w:r>
      <w:r w:rsidR="00DF4D15">
        <w:rPr>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393417">
        <w:rPr>
          <w:highlight w:val="cyan"/>
        </w:rPr>
        <w:fldChar w:fldCharType="separate"/>
      </w:r>
      <w:r w:rsidR="00DF4D15" w:rsidRPr="00DF4D15">
        <w:rPr>
          <w:rFonts w:ascii="Aptos" w:hAnsi="Aptos"/>
        </w:rPr>
        <w:t>(Barbagelata et al., 2022)</w:t>
      </w:r>
      <w:r w:rsidRPr="00393417">
        <w:rPr>
          <w:highlight w:val="cyan"/>
        </w:rPr>
        <w:fldChar w:fldCharType="end"/>
      </w:r>
      <w:bookmarkEnd w:id="5"/>
      <w:r>
        <w:t>.</w:t>
      </w:r>
    </w:p>
    <w:p w14:paraId="325AE85B" w14:textId="77777777" w:rsidR="00D240AA" w:rsidRPr="00D240AA" w:rsidRDefault="00D240AA" w:rsidP="00387637">
      <w:pPr>
        <w:spacing w:line="480" w:lineRule="auto"/>
      </w:pPr>
    </w:p>
    <w:p w14:paraId="6260DA7F" w14:textId="77777777" w:rsidR="008A1586" w:rsidRDefault="008A1586" w:rsidP="00387637">
      <w:pPr>
        <w:spacing w:line="480" w:lineRule="auto"/>
      </w:pPr>
    </w:p>
    <w:p w14:paraId="38AB2BBB" w14:textId="77777777" w:rsidR="008A1586" w:rsidRDefault="00000000" w:rsidP="00387637">
      <w:pPr>
        <w:pStyle w:val="Heading3"/>
        <w:spacing w:line="480" w:lineRule="auto"/>
      </w:pPr>
      <w:r>
        <w:t>Sleep</w:t>
      </w:r>
    </w:p>
    <w:p w14:paraId="29432C20" w14:textId="77777777" w:rsidR="00E57CAC" w:rsidRDefault="00E57CAC" w:rsidP="00387637">
      <w:pPr>
        <w:spacing w:line="480" w:lineRule="auto"/>
      </w:pPr>
    </w:p>
    <w:p w14:paraId="5AFDE06D" w14:textId="711B215E" w:rsidR="00E57CAC" w:rsidRPr="00E57CAC" w:rsidRDefault="00E57CAC" w:rsidP="00387637">
      <w:pPr>
        <w:spacing w:line="480" w:lineRule="auto"/>
      </w:pPr>
      <w:r>
        <w:lastRenderedPageBreak/>
        <w:t xml:space="preserve">A large portion of patients with PCS report significantly impaired sleep </w:t>
      </w:r>
      <w:r>
        <w:fldChar w:fldCharType="begin"/>
      </w:r>
      <w:r w:rsidR="00DF4D15">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DF4D15" w:rsidRPr="00DF4D15">
        <w:rPr>
          <w:rFonts w:ascii="Aptos" w:hAnsi="Aptos"/>
          <w:sz w:val="24"/>
        </w:rPr>
        <w:t>(Davis et al., 2021; Sa et al., 2024)</w:t>
      </w:r>
      <w:r>
        <w:fldChar w:fldCharType="end"/>
      </w:r>
      <w:r w:rsidR="00A35FCF">
        <w:t xml:space="preserve">. Approximately 10-20% of PCS patients have reported a diagnosis of obstructive sleep apnea </w:t>
      </w:r>
      <w:r w:rsidR="00A35FCF">
        <w:fldChar w:fldCharType="begin"/>
      </w:r>
      <w:r w:rsidR="00DF4D15">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35FCF">
        <w:fldChar w:fldCharType="separate"/>
      </w:r>
      <w:r w:rsidR="00DF4D15" w:rsidRPr="00DF4D15">
        <w:rPr>
          <w:rFonts w:ascii="Aptos" w:hAnsi="Aptos"/>
          <w:sz w:val="24"/>
        </w:rPr>
        <w:t>(Davis et al., 2021)</w:t>
      </w:r>
      <w:r w:rsidR="00A35FCF">
        <w:fldChar w:fldCharType="end"/>
      </w:r>
      <w:bookmarkStart w:id="6" w:name="_Hlk206851754"/>
      <w:r w:rsidR="00A35FCF" w:rsidRPr="00A35FCF">
        <w:rPr>
          <w:highlight w:val="yellow"/>
        </w:rPr>
        <w:t xml:space="preserve"> </w:t>
      </w:r>
      <w:r w:rsidR="00A35FCF" w:rsidRPr="009670E7">
        <w:rPr>
          <w:highlight w:val="yellow"/>
        </w:rPr>
        <w:fldChar w:fldCharType="begin"/>
      </w:r>
      <w:r w:rsidR="00DF4D15">
        <w:rPr>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00A35FCF" w:rsidRPr="009670E7">
        <w:rPr>
          <w:highlight w:val="yellow"/>
        </w:rPr>
        <w:fldChar w:fldCharType="separate"/>
      </w:r>
      <w:r w:rsidR="00DF4D15" w:rsidRPr="00DF4D15">
        <w:rPr>
          <w:rFonts w:ascii="Aptos" w:hAnsi="Aptos"/>
        </w:rPr>
        <w:t>(Riou, 2021)</w:t>
      </w:r>
      <w:r w:rsidR="00A35FCF" w:rsidRPr="009670E7">
        <w:rPr>
          <w:highlight w:val="yellow"/>
        </w:rPr>
        <w:fldChar w:fldCharType="end"/>
      </w:r>
      <w:bookmarkEnd w:id="6"/>
      <w:r w:rsidR="00A35FCF">
        <w:t xml:space="preserve">. Additionally, PCS patients report additional sleep difficulties including insomnia </w:t>
      </w:r>
      <w:r w:rsidR="00AD67DA">
        <w:fldChar w:fldCharType="begin"/>
      </w:r>
      <w:r w:rsidR="00DF4D15">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AD67DA">
        <w:fldChar w:fldCharType="separate"/>
      </w:r>
      <w:r w:rsidR="00DF4D15" w:rsidRPr="00DF4D15">
        <w:rPr>
          <w:rFonts w:ascii="Aptos" w:hAnsi="Aptos"/>
          <w:sz w:val="24"/>
        </w:rPr>
        <w:t>(Davis et al., 2021; Jennings et al., 2022; Nordvig et al., 2023)</w:t>
      </w:r>
      <w:r w:rsidR="00AD67DA">
        <w:fldChar w:fldCharType="end"/>
      </w:r>
      <w:r w:rsidR="00AD67DA">
        <w:t xml:space="preserve"> and nightmares </w:t>
      </w:r>
      <w:r w:rsidR="00AD67DA">
        <w:fldChar w:fldCharType="begin"/>
      </w:r>
      <w:r w:rsidR="00DF4D15">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00AD67DA">
        <w:fldChar w:fldCharType="separate"/>
      </w:r>
      <w:r w:rsidR="00DF4D15" w:rsidRPr="00DF4D15">
        <w:rPr>
          <w:rFonts w:ascii="Aptos" w:hAnsi="Aptos"/>
          <w:sz w:val="24"/>
        </w:rPr>
        <w:t>(Davis et al., 2021)</w:t>
      </w:r>
      <w:r w:rsidR="00AD67DA">
        <w:fldChar w:fldCharType="end"/>
      </w:r>
      <w:r w:rsidR="00AD67DA">
        <w:t>.</w:t>
      </w:r>
    </w:p>
    <w:p w14:paraId="19B96680" w14:textId="77777777" w:rsidR="008A1586" w:rsidRDefault="008A1586" w:rsidP="00387637">
      <w:pPr>
        <w:spacing w:line="480" w:lineRule="auto"/>
      </w:pPr>
    </w:p>
    <w:p w14:paraId="789DED80" w14:textId="77777777" w:rsidR="008A1586" w:rsidRDefault="00000000" w:rsidP="00387637">
      <w:pPr>
        <w:pStyle w:val="Heading3"/>
        <w:spacing w:line="480" w:lineRule="auto"/>
      </w:pPr>
      <w:r>
        <w:t>Functional Capacity</w:t>
      </w:r>
    </w:p>
    <w:p w14:paraId="5DAD3FC2" w14:textId="77777777" w:rsidR="008A1586" w:rsidRDefault="008A1586" w:rsidP="00387637">
      <w:pPr>
        <w:spacing w:line="480" w:lineRule="auto"/>
      </w:pPr>
    </w:p>
    <w:p w14:paraId="5A73E3D8" w14:textId="77777777" w:rsidR="008A1586" w:rsidRDefault="00000000" w:rsidP="00387637">
      <w:pPr>
        <w:pStyle w:val="ListParagraph"/>
        <w:numPr>
          <w:ilvl w:val="3"/>
          <w:numId w:val="3"/>
        </w:numPr>
        <w:spacing w:line="480" w:lineRule="auto"/>
      </w:pPr>
      <w:r>
        <w:t>Back Pain</w:t>
      </w:r>
    </w:p>
    <w:p w14:paraId="2AF8C4AA" w14:textId="77777777" w:rsidR="008A1586" w:rsidRDefault="00000000" w:rsidP="00387637">
      <w:pPr>
        <w:pStyle w:val="ListParagraph"/>
        <w:numPr>
          <w:ilvl w:val="3"/>
          <w:numId w:val="3"/>
        </w:numPr>
        <w:spacing w:line="480" w:lineRule="auto"/>
      </w:pPr>
      <w:r>
        <w:t>Neck Pain</w:t>
      </w:r>
    </w:p>
    <w:p w14:paraId="249D7684" w14:textId="77777777" w:rsidR="008A1586" w:rsidRDefault="00000000" w:rsidP="00387637">
      <w:pPr>
        <w:pStyle w:val="ListParagraph"/>
        <w:numPr>
          <w:ilvl w:val="3"/>
          <w:numId w:val="3"/>
        </w:numPr>
        <w:spacing w:line="480" w:lineRule="auto"/>
      </w:pPr>
      <w:r>
        <w:t>Physical Activity</w:t>
      </w:r>
    </w:p>
    <w:p w14:paraId="47D867BD" w14:textId="77777777" w:rsidR="008A1586" w:rsidRDefault="00000000" w:rsidP="00387637">
      <w:pPr>
        <w:pStyle w:val="ListParagraph"/>
        <w:numPr>
          <w:ilvl w:val="3"/>
          <w:numId w:val="3"/>
        </w:numPr>
        <w:spacing w:line="480" w:lineRule="auto"/>
      </w:pPr>
      <w:r>
        <w:t>Quality of Life</w:t>
      </w:r>
    </w:p>
    <w:p w14:paraId="5410A9EE" w14:textId="77777777" w:rsidR="008A1586" w:rsidRDefault="00000000" w:rsidP="00387637">
      <w:pPr>
        <w:pStyle w:val="ListParagraph"/>
        <w:numPr>
          <w:ilvl w:val="3"/>
          <w:numId w:val="3"/>
        </w:numPr>
        <w:spacing w:line="480" w:lineRule="auto"/>
      </w:pPr>
      <w:r>
        <w:t>Employment</w:t>
      </w:r>
    </w:p>
    <w:p w14:paraId="1E53FB5C" w14:textId="684D62B1" w:rsidR="008A1586" w:rsidRDefault="00E57CAC" w:rsidP="00387637">
      <w:pPr>
        <w:spacing w:line="480" w:lineRule="auto"/>
      </w:pPr>
      <w:r>
        <w:t xml:space="preserve">Overall, patients with PCS report significantly reduced quality of life </w:t>
      </w:r>
      <w:r>
        <w:fldChar w:fldCharType="begin"/>
      </w:r>
      <w:r w:rsidR="00DF4D15">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fldChar w:fldCharType="separate"/>
      </w:r>
      <w:r w:rsidR="00DF4D15" w:rsidRPr="00DF4D15">
        <w:rPr>
          <w:rFonts w:ascii="Aptos" w:hAnsi="Aptos"/>
          <w:sz w:val="24"/>
        </w:rPr>
        <w:t>(Oh et al., 2024)</w:t>
      </w:r>
      <w:r>
        <w:fldChar w:fldCharType="end"/>
      </w:r>
      <w:r>
        <w:t xml:space="preserve">. </w:t>
      </w:r>
    </w:p>
    <w:p w14:paraId="16DEC17B" w14:textId="77777777" w:rsidR="008A1586" w:rsidRDefault="008A1586" w:rsidP="00387637">
      <w:pPr>
        <w:spacing w:line="480" w:lineRule="auto"/>
      </w:pPr>
    </w:p>
    <w:p w14:paraId="7AB142FA" w14:textId="77777777" w:rsidR="008A1586" w:rsidRDefault="00000000" w:rsidP="00387637">
      <w:pPr>
        <w:pStyle w:val="Heading3"/>
        <w:spacing w:line="480" w:lineRule="auto"/>
      </w:pPr>
      <w:r>
        <w:t>Mental Health</w:t>
      </w:r>
    </w:p>
    <w:p w14:paraId="7D6372F8" w14:textId="77777777" w:rsidR="008A1586" w:rsidRDefault="008A1586" w:rsidP="00387637">
      <w:pPr>
        <w:spacing w:line="480" w:lineRule="auto"/>
      </w:pPr>
    </w:p>
    <w:p w14:paraId="19845017" w14:textId="6A2BE8BE" w:rsidR="006D68C8" w:rsidRPr="00F0563B" w:rsidRDefault="006D68C8" w:rsidP="00387637">
      <w:pPr>
        <w:spacing w:line="480" w:lineRule="auto"/>
        <w:rPr>
          <w:rFonts w:asciiTheme="minorHAnsi" w:hAnsiTheme="minorHAnsi" w:cstheme="minorHAnsi"/>
          <w:sz w:val="24"/>
          <w:szCs w:val="24"/>
        </w:rPr>
      </w:pPr>
      <w:r w:rsidRPr="00F0563B">
        <w:rPr>
          <w:rFonts w:asciiTheme="minorHAnsi" w:hAnsiTheme="minorHAnsi" w:cstheme="minorHAnsi"/>
          <w:sz w:val="24"/>
          <w:szCs w:val="24"/>
        </w:rPr>
        <w:t xml:space="preserve">PCS is associated with high prevalence of mental health conditions including anxiety </w:t>
      </w:r>
      <w:r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F0563B">
        <w:rPr>
          <w:rFonts w:asciiTheme="minorHAnsi" w:hAnsiTheme="minorHAnsi" w:cstheme="minorHAnsi"/>
          <w:sz w:val="24"/>
          <w:szCs w:val="24"/>
        </w:rPr>
        <w:fldChar w:fldCharType="separate"/>
      </w:r>
      <w:r w:rsidR="00DF4D15" w:rsidRPr="00DF4D15">
        <w:rPr>
          <w:kern w:val="0"/>
          <w:sz w:val="24"/>
        </w:rPr>
        <w:t>(Frésard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r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DF4D15">
        <w:rPr>
          <w:rFonts w:asciiTheme="minorHAnsi" w:hAnsiTheme="minorHAnsi" w:cstheme="minorHAnsi" w:hint="eastAsia"/>
          <w:sz w:val="24"/>
          <w:szCs w:val="24"/>
        </w:rPr>
        <w:instrText xml:space="preserve">hologist to be cognitively intact. Cognitive impairment was defined as impairment (Composite T </w:instrText>
      </w:r>
      <w:r w:rsidR="00DF4D15">
        <w:rPr>
          <w:rFonts w:asciiTheme="minorHAnsi" w:hAnsiTheme="minorHAnsi" w:cstheme="minorHAnsi" w:hint="eastAsia"/>
          <w:sz w:val="24"/>
          <w:szCs w:val="24"/>
        </w:rPr>
        <w:instrText>≤</w:instrText>
      </w:r>
      <w:r w:rsidR="00DF4D15">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DF4D15">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Pr="00F0563B">
        <w:rPr>
          <w:rFonts w:asciiTheme="minorHAnsi" w:hAnsiTheme="minorHAnsi" w:cstheme="minorHAnsi"/>
          <w:sz w:val="24"/>
          <w:szCs w:val="24"/>
        </w:rPr>
        <w:fldChar w:fldCharType="separate"/>
      </w:r>
      <w:r w:rsidR="00DF4D15" w:rsidRPr="00DF4D15">
        <w:rPr>
          <w:sz w:val="24"/>
        </w:rPr>
        <w:t>(Bonner-Jackson et al., 2024; Oh et al., 2024)</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depression </w:t>
      </w:r>
      <w:r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F0563B">
        <w:rPr>
          <w:rFonts w:asciiTheme="minorHAnsi" w:hAnsiTheme="minorHAnsi" w:cstheme="minorHAnsi"/>
          <w:sz w:val="24"/>
          <w:szCs w:val="24"/>
        </w:rPr>
        <w:fldChar w:fldCharType="separate"/>
      </w:r>
      <w:r w:rsidR="00DF4D15" w:rsidRPr="00DF4D15">
        <w:rPr>
          <w:sz w:val="24"/>
        </w:rPr>
        <w:t>(Jennings et al., 2022)</w:t>
      </w:r>
      <w:r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w:t>
      </w:r>
      <w:bookmarkStart w:id="7" w:name="_Hlk206859694"/>
      <w:r w:rsidR="00DF0744"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DF4D15">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DF4D15">
        <w:rPr>
          <w:rFonts w:asciiTheme="minorHAnsi" w:hAnsiTheme="minorHAnsi" w:cstheme="minorHAnsi" w:hint="eastAsia"/>
          <w:sz w:val="24"/>
          <w:szCs w:val="24"/>
        </w:rPr>
        <w:instrText>≤</w:instrText>
      </w:r>
      <w:r w:rsidR="00DF4D15">
        <w:rPr>
          <w:rFonts w:asciiTheme="minorHAnsi" w:hAnsiTheme="minorHAnsi" w:cstheme="minorHAnsi" w:hint="eastAsia"/>
          <w:sz w:val="24"/>
          <w:szCs w:val="24"/>
        </w:rPr>
        <w:instrText xml:space="preserve">35) in </w:instrText>
      </w:r>
      <w:r w:rsidR="00DF4D15">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DF0744" w:rsidRPr="00F0563B">
        <w:rPr>
          <w:rFonts w:asciiTheme="minorHAnsi" w:hAnsiTheme="minorHAnsi" w:cstheme="minorHAnsi"/>
          <w:sz w:val="24"/>
          <w:szCs w:val="24"/>
        </w:rPr>
        <w:fldChar w:fldCharType="separate"/>
      </w:r>
      <w:r w:rsidR="00DF4D15" w:rsidRPr="00DF4D15">
        <w:rPr>
          <w:sz w:val="24"/>
        </w:rPr>
        <w:t>(Bonner-Jackson et al., 2024; Oh et al., 2024)</w:t>
      </w:r>
      <w:r w:rsidR="00DF0744" w:rsidRPr="00F0563B">
        <w:rPr>
          <w:rFonts w:asciiTheme="minorHAnsi" w:hAnsiTheme="minorHAnsi" w:cstheme="minorHAnsi"/>
          <w:sz w:val="24"/>
          <w:szCs w:val="24"/>
        </w:rPr>
        <w:fldChar w:fldCharType="end"/>
      </w:r>
      <w:bookmarkEnd w:id="7"/>
      <w:r w:rsidR="00DF0744" w:rsidRPr="00F0563B">
        <w:rPr>
          <w:rFonts w:asciiTheme="minorHAnsi" w:hAnsiTheme="minorHAnsi" w:cstheme="minorHAnsi"/>
          <w:sz w:val="24"/>
          <w:szCs w:val="24"/>
        </w:rPr>
        <w:t xml:space="preserve">, and PSTD </w:t>
      </w:r>
      <w:r w:rsidR="00DF0744"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DF0744" w:rsidRPr="00F0563B">
        <w:rPr>
          <w:rFonts w:asciiTheme="minorHAnsi" w:hAnsiTheme="minorHAnsi" w:cstheme="minorHAnsi"/>
          <w:sz w:val="24"/>
          <w:szCs w:val="24"/>
        </w:rPr>
        <w:fldChar w:fldCharType="separate"/>
      </w:r>
      <w:r w:rsidR="00DF4D15" w:rsidRPr="00DF4D15">
        <w:rPr>
          <w:sz w:val="24"/>
        </w:rPr>
        <w:t>(Harenwall et al., 2022; Jennings et al., 2022)</w:t>
      </w:r>
      <w:r w:rsidR="00DF0744" w:rsidRPr="00F0563B">
        <w:rPr>
          <w:rFonts w:asciiTheme="minorHAnsi" w:hAnsiTheme="minorHAnsi" w:cstheme="minorHAnsi"/>
          <w:sz w:val="24"/>
          <w:szCs w:val="24"/>
        </w:rPr>
        <w:fldChar w:fldCharType="end"/>
      </w:r>
      <w:r w:rsidR="00DF0744" w:rsidRPr="00F0563B">
        <w:rPr>
          <w:rFonts w:asciiTheme="minorHAnsi" w:hAnsiTheme="minorHAnsi" w:cstheme="minorHAnsi"/>
          <w:sz w:val="24"/>
          <w:szCs w:val="24"/>
        </w:rPr>
        <w:t>.</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lastRenderedPageBreak/>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F0563B">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w:t>
      </w:r>
      <w:proofErr w:type="gramStart"/>
      <w:r w:rsidRPr="00F0563B">
        <w:rPr>
          <w:rFonts w:asciiTheme="minorHAnsi" w:hAnsiTheme="minorHAnsi" w:cstheme="minorHAnsi"/>
          <w:sz w:val="24"/>
          <w:szCs w:val="24"/>
        </w:rPr>
        <w:t>appears</w:t>
      </w:r>
      <w:proofErr w:type="gramEnd"/>
      <w:r w:rsidRPr="00F0563B">
        <w:rPr>
          <w:rFonts w:asciiTheme="minorHAnsi" w:hAnsiTheme="minorHAnsi" w:cstheme="minorHAnsi"/>
          <w:sz w:val="24"/>
          <w:szCs w:val="24"/>
        </w:rPr>
        <w:t xml:space="preserve"> to involve distinct signaling cascades including 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proofErr w:type="spellStart"/>
      <w:r>
        <w:t>Metaboreflex</w:t>
      </w:r>
      <w:proofErr w:type="spellEnd"/>
    </w:p>
    <w:p w14:paraId="384B744D" w14:textId="77777777" w:rsidR="00766B63" w:rsidRDefault="00766B63" w:rsidP="00766B63">
      <w:pPr>
        <w:spacing w:line="480" w:lineRule="auto"/>
      </w:pPr>
      <w:r>
        <w:t xml:space="preserve">Another mechanism by which IMT can influence blood flow is through the </w:t>
      </w:r>
      <w:proofErr w:type="spellStart"/>
      <w:r>
        <w:t>metaboreflex</w:t>
      </w:r>
      <w:proofErr w:type="spellEnd"/>
      <w:r>
        <w:t xml:space="preserve">.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w:t>
      </w:r>
      <w:r>
        <w:lastRenderedPageBreak/>
        <w:t>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Default="00766B63" w:rsidP="00766B63">
      <w:pPr>
        <w:spacing w:line="480" w:lineRule="auto"/>
      </w:pPr>
      <w:r>
        <w:t xml:space="preserve">Multiple adaptations to IMT can decrease the magnitude of this </w:t>
      </w:r>
      <w:proofErr w:type="spellStart"/>
      <w:r>
        <w:t>metaboreflex</w:t>
      </w:r>
      <w:proofErr w:type="spellEnd"/>
      <w:r>
        <w:t xml:space="preserve">,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w:t>
      </w:r>
      <w:proofErr w:type="spellStart"/>
      <w:r>
        <w:t>metaboreflex</w:t>
      </w:r>
      <w:proofErr w:type="spellEnd"/>
      <w:r>
        <w:t xml:space="preserve"> could still induce benefits in physical capacity by enhancing oxygenation status and blood volume of the locomotor muscles (Borghi-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Default="004A380C" w:rsidP="00766B63">
      <w:pPr>
        <w:pStyle w:val="Heading5"/>
      </w:pPr>
      <w:r>
        <w:t>Tidal Volume</w:t>
      </w:r>
    </w:p>
    <w:p w14:paraId="5D983656" w14:textId="77777777" w:rsidR="00766B63" w:rsidRDefault="004A380C" w:rsidP="00766B63">
      <w:pPr>
        <w:spacing w:line="480" w:lineRule="auto"/>
      </w:pPr>
      <w:r w:rsidRPr="004A380C">
        <w:rPr>
          <w:i/>
          <w:iCs/>
        </w:rPr>
        <w:t xml:space="preserve">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 </w:t>
      </w:r>
      <w:r>
        <w:rPr>
          <w:i/>
          <w:iCs/>
        </w:rPr>
        <w:t>&lt;SHEEL 2022&gt;</w:t>
      </w:r>
      <w:r w:rsidRPr="004A380C">
        <w:rPr>
          <w:i/>
          <w:iCs/>
        </w:rPr>
        <w:t>)</w:t>
      </w:r>
      <w:r w:rsidR="00766B63">
        <w:rPr>
          <w:i/>
          <w:iCs/>
        </w:rPr>
        <w:t xml:space="preserve">. </w:t>
      </w:r>
      <w:r w:rsidR="00766B63">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lastRenderedPageBreak/>
        <w:t>Stroke Volume</w:t>
      </w:r>
    </w:p>
    <w:p w14:paraId="3E700F29" w14:textId="77777777" w:rsidR="004A380C" w:rsidRDefault="004A380C" w:rsidP="00766B63">
      <w:pPr>
        <w:pStyle w:val="Heading5"/>
      </w:pPr>
      <w:r>
        <w:t>Respiratory Pump</w:t>
      </w:r>
    </w:p>
    <w:p w14:paraId="6C026525" w14:textId="77777777" w:rsidR="004A380C" w:rsidRDefault="004A380C" w:rsidP="004A380C">
      <w:pPr>
        <w:spacing w:line="480" w:lineRule="auto"/>
      </w:pPr>
    </w:p>
    <w:p w14:paraId="3EF971F3" w14:textId="439C5CCD" w:rsidR="004A380C" w:rsidRDefault="004A380C" w:rsidP="00766B63">
      <w:pPr>
        <w:spacing w:line="480" w:lineRule="auto"/>
      </w:pPr>
      <w:r>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4A380C" w:rsidRDefault="004A380C" w:rsidP="004A380C">
      <w:pPr>
        <w:pStyle w:val="BodyText"/>
      </w:pPr>
    </w:p>
    <w:p w14:paraId="346A082D" w14:textId="77777777" w:rsidR="004A380C" w:rsidRDefault="004A380C" w:rsidP="00766B63">
      <w:pPr>
        <w:pStyle w:val="Heading5"/>
      </w:pPr>
      <w:r>
        <w:t>Vascular Compliance</w:t>
      </w:r>
    </w:p>
    <w:p w14:paraId="62C87865" w14:textId="546DFAED" w:rsidR="004A380C" w:rsidRPr="001A799B" w:rsidRDefault="004A380C" w:rsidP="004A380C">
      <w:pPr>
        <w:spacing w:line="480" w:lineRule="auto"/>
      </w:pPr>
      <w:r w:rsidRPr="002910A5">
        <w:rPr>
          <w:i/>
          <w:iCs/>
        </w:rPr>
        <w:t>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w:t>
      </w:r>
      <w:r>
        <w:rPr>
          <w:i/>
          <w:iCs/>
        </w:rPr>
        <w:t xml:space="preserve"> </w:t>
      </w:r>
      <w:r w:rsidRPr="002910A5">
        <w:rPr>
          <w:i/>
          <w:iCs/>
        </w:rPr>
        <w:t>Also, reduced vascular resistance resulting from chronic endurance training 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Default="00D240AA" w:rsidP="00387637">
      <w:pPr>
        <w:spacing w:line="480" w:lineRule="auto"/>
      </w:pPr>
    </w:p>
    <w:p w14:paraId="0AEDC571" w14:textId="77777777" w:rsidR="004A380C" w:rsidRDefault="004A380C" w:rsidP="00387637">
      <w:pPr>
        <w:spacing w:line="480" w:lineRule="auto"/>
      </w:pP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Default="00D53967" w:rsidP="00D53967">
      <w:pPr>
        <w:spacing w:line="480" w:lineRule="auto"/>
      </w:pPr>
      <w: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Default="008A1586" w:rsidP="00387637">
      <w:pPr>
        <w:spacing w:line="480" w:lineRule="auto"/>
      </w:pPr>
    </w:p>
    <w:p w14:paraId="5DBE7153" w14:textId="77777777" w:rsidR="008A1586" w:rsidRDefault="00000000" w:rsidP="00387637">
      <w:pPr>
        <w:pStyle w:val="Heading3"/>
        <w:spacing w:line="480" w:lineRule="auto"/>
      </w:pPr>
      <w:r>
        <w:t>Respiratory Effects on Dyspnea</w:t>
      </w:r>
    </w:p>
    <w:p w14:paraId="2BEA6339" w14:textId="218915D6" w:rsidR="00C734A1" w:rsidRDefault="00387637" w:rsidP="00387637">
      <w:pPr>
        <w:spacing w:line="480" w:lineRule="auto"/>
      </w:pPr>
      <w:r>
        <w:t xml:space="preserve">The diaphragm is the primary muscle of inspiration, and weakness of the diaphragm musculature can be directly responsible for chronic dyspnea. </w:t>
      </w:r>
      <w:r w:rsidR="00C734A1">
        <w:t xml:space="preserve">In COPD, inspiratory endurance measures (SMIP and ID) are correlated with dyspnea </w:t>
      </w:r>
      <w:r w:rsidR="00C734A1">
        <w:fldChar w:fldCharType="begin"/>
      </w:r>
      <w:r w:rsidR="00DF4D15">
        <w:instrText xml:space="preserve"> ADDIN ZOTERO_ITEM CSL_CITATION {"citationID":"En564Bj2","properties":{"formattedCitation":"(Formiga et al., 2018)","plainCitation":"(Formiga et al., 2018)","noteIndex":0},"citationItems":[{"id":7577,"uris":["http://zotero.org/users/12301744/items/DT359E7U"],"itemData":{"id":7577,"type":"article-journal","abstract":"Objectives:\nThe Test of Incremental Respiratory Endurance is a novel testing method that provides a unique examination of one’s inspiratory muscle strength, work and endurance. Little is known about the relationship between inspiratory muscle performance and mortality risk in obstructive lung disease. We examined the relationship between the Test of Incremental Respiratory Endurance measures and the Body-mass index, airflow Obstruction, Dyspnea and Exercise index in chronic obstructive pulmonary disease.\n\nMethods:\nIn all, 70 males with mild-to-very severe chronic obstructive pulmonary disease (mean ± standard deviation of 70.2 ± 5.9 years) underwent measurements of body-mass index, spirometry, dyspnea and a 6-min walk test from which the Body-mass index, airflow Obstruction, Dyspnea and Exercise score was calculated. The Test of Incremental Respiratory Endurance provided measures of maximal inspiratory pressure, sustained maximal inspiratory pressure and inspiratory duration.\n\nResults:\nAll Test of Incremental Respiratory Endurance parameters inversely correlated with the Body-mass index, airflow Obstruction, Dyspnea and Exercise score: maximal inspiratory pressure (r = −0.355, p = 0.00), sustained maximal inspiratory pressure (r = −0.426, p = 0.00) and ID (r = −0.278, p = 0.02), with sustained maximal inspiratory pressure displaying the highest correlation. Independent significant correlations were also observed between the sustained maximal inspiratory pressure and all Body-mass index, airflow Obstruction, Dyspnea and Exercise score components, except for body-mass index. Finally, sustained maximal inspiratory pressure was significantly different among the Body-mass index, airflow Obstruction, Dyspnea and Exercise index quartiles.\n\nDiscussion:\nThe significant association between the Body-mass index, airflow Obstruction, Dyspnea and Exercise score and inspiratory muscle performance, in particular sustained maximal inspiratory pressure, suggests that these measures may have a potential prognostic value in the evaluation of chronic obstructive pulmonary disease.","container-title":"SAGE Open Medicine","DOI":"10.1177/2050312118819015","ISSN":"2050-3121","journalAbbreviation":"SAGE Open Med","note":"PMID: 30574307\nPMCID: PMC6295678","page":"2050312118819015","source":"PubMed Central","title":"The BODE index and inspiratory muscle performance in COPD: Clinical findings and implications","title-short":"The BODE index and inspiratory muscle performance in COPD","volume":"6","author":[{"family":"Formiga","given":"Magno F"},{"family":"Vital","given":"Isabel"},{"family":"Urdaneta","given":"Gisel"},{"family":"Balestrini","given":"Kira"},{"family":"Cahalin","given":"Lawrence P"},{"family":"Campos","given":"Michael A"}],"issued":{"date-parts":[["2018",12,12]]},"citation-key":"Formiga2018BODEIndexInspiratory"}}],"schema":"https://github.com/citation-style-language/schema/raw/master/csl-citation.json"} </w:instrText>
      </w:r>
      <w:r w:rsidR="00C734A1">
        <w:fldChar w:fldCharType="separate"/>
      </w:r>
      <w:r w:rsidR="00DF4D15" w:rsidRPr="00DF4D15">
        <w:t>(Formiga et al., 2018)</w:t>
      </w:r>
      <w:r w:rsidR="00C734A1">
        <w:fldChar w:fldCharType="end"/>
      </w:r>
      <w:r w:rsidR="00C734A1">
        <w:t>.</w:t>
      </w:r>
    </w:p>
    <w:p w14:paraId="7CD055B9" w14:textId="77777777" w:rsidR="00C734A1" w:rsidRDefault="00C734A1" w:rsidP="00387637">
      <w:pPr>
        <w:spacing w:line="480" w:lineRule="auto"/>
      </w:pPr>
    </w:p>
    <w:p w14:paraId="57885067" w14:textId="3BE037C2" w:rsidR="00E42973" w:rsidRDefault="00E42973" w:rsidP="00387637">
      <w:pPr>
        <w:spacing w:line="480" w:lineRule="auto"/>
      </w:pPr>
      <w:r>
        <w:t xml:space="preserve">Following the onset of acute COVID infection, inspiratory strength and endurance measures are directly correlated with reports of dyspnea </w:t>
      </w:r>
      <w:r w:rsidR="003C281B">
        <w:fldChar w:fldCharType="begin"/>
      </w:r>
      <w:r w:rsidR="00DF4D15">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3C281B">
        <w:fldChar w:fldCharType="separate"/>
      </w:r>
      <w:r w:rsidR="00DF4D15" w:rsidRPr="00DF4D15">
        <w:t>(Dosbaba et al., 2023)</w:t>
      </w:r>
      <w:r w:rsidR="003C281B">
        <w:fldChar w:fldCharType="end"/>
      </w:r>
      <w:r w:rsidR="003C281B">
        <w:t xml:space="preserve">. </w:t>
      </w:r>
    </w:p>
    <w:p w14:paraId="3563BDFA" w14:textId="77777777" w:rsidR="00E42973" w:rsidRDefault="00E42973" w:rsidP="00387637">
      <w:pPr>
        <w:spacing w:line="480" w:lineRule="auto"/>
      </w:pPr>
    </w:p>
    <w:p w14:paraId="6E0E5DF5" w14:textId="1A9F5EF7" w:rsidR="008A1586" w:rsidRDefault="00387637" w:rsidP="00387637">
      <w:pPr>
        <w:spacing w:line="480" w:lineRule="auto"/>
      </w:pPr>
      <w:r>
        <w:t xml:space="preserve">In PCS patients, a longitudinal analysis determined that severity of dyspnea is directly and strongly associated with </w:t>
      </w:r>
      <w:r>
        <w:lastRenderedPageBreak/>
        <w:t xml:space="preserve">severity of diaphragm weakness, and that longitudinal improvements in diaphragm strength associate with improvements in self-reported breathing </w:t>
      </w:r>
      <w:r>
        <w:fldChar w:fldCharType="begin"/>
      </w:r>
      <w:r w:rsidR="00DF4D15">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DF4D15" w:rsidRPr="00DF4D15">
        <w:rPr>
          <w:rFonts w:ascii="Aptos" w:hAnsi="Aptos"/>
          <w:sz w:val="24"/>
        </w:rPr>
        <w:t>(Spiesshoefer et al., 2024)</w:t>
      </w:r>
      <w:r>
        <w:fldChar w:fldCharType="end"/>
      </w:r>
      <w:r>
        <w:t xml:space="preserve">. </w:t>
      </w:r>
    </w:p>
    <w:p w14:paraId="395F3855" w14:textId="77777777" w:rsidR="00D240AA" w:rsidRDefault="00D240AA" w:rsidP="00387637">
      <w:pPr>
        <w:spacing w:line="480" w:lineRule="auto"/>
      </w:pPr>
    </w:p>
    <w:p w14:paraId="297693C5" w14:textId="6FC95F5E" w:rsidR="00A56571" w:rsidRDefault="00A56571" w:rsidP="00A56571">
      <w:pPr>
        <w:pStyle w:val="Heading3"/>
      </w:pPr>
      <w:r>
        <w:t>Respiratory Effects on Functional Capacity</w:t>
      </w:r>
    </w:p>
    <w:p w14:paraId="4A79A32F" w14:textId="77777777" w:rsidR="00A56571" w:rsidRDefault="00A56571" w:rsidP="00A56571"/>
    <w:p w14:paraId="248F9E9B" w14:textId="0EF2E5E8" w:rsidR="00A56571" w:rsidRDefault="00A56571" w:rsidP="00A56571">
      <w:pPr>
        <w:spacing w:line="480" w:lineRule="auto"/>
      </w:pPr>
      <w:r>
        <w:t xml:space="preserve">Indicators of respiratory endurance such as ID have been associated with self-reported physical activity </w:t>
      </w:r>
      <w:r>
        <w:fldChar w:fldCharType="begin"/>
      </w:r>
      <w:r w:rsidR="00DF4D15">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DF4D15" w:rsidRPr="00DF4D15">
        <w:rPr>
          <w:rFonts w:ascii="Calibri" w:hAnsi="Calibri" w:cs="Calibri"/>
          <w:sz w:val="22"/>
        </w:rPr>
        <w:t>(Severin, 2022)</w:t>
      </w:r>
      <w:r>
        <w:fldChar w:fldCharType="end"/>
      </w:r>
      <w:r>
        <w:t>.</w:t>
      </w:r>
    </w:p>
    <w:p w14:paraId="48D794A7" w14:textId="34C4586E" w:rsidR="00A56571" w:rsidRPr="00A56571" w:rsidRDefault="00A56571" w:rsidP="00A56571"/>
    <w:p w14:paraId="383773EB" w14:textId="77777777" w:rsidR="008A1586" w:rsidRDefault="00000000" w:rsidP="00387637">
      <w:pPr>
        <w:pStyle w:val="Heading3"/>
        <w:spacing w:line="480" w:lineRule="auto"/>
      </w:pPr>
      <w:r>
        <w:t>Respiratory Effects on Fatigue and Neurocognitive Dysfunction</w:t>
      </w:r>
    </w:p>
    <w:p w14:paraId="52816CA9" w14:textId="4358120B" w:rsidR="007B7887" w:rsidRDefault="00DB0DF6" w:rsidP="00387637">
      <w:pPr>
        <w:spacing w:line="480" w:lineRule="auto"/>
      </w:pPr>
      <w:r>
        <w:t xml:space="preserve">Despite the severe and debilitating neurocognitive symptoms reported by patients with PCS, MRI of the cerebrum has identified abnormalities in only a small percentage of subjects reporting cognitive dysfunction </w:t>
      </w:r>
      <w:r>
        <w:fldChar w:fldCharType="begin"/>
      </w:r>
      <w:r w:rsidR="00DF4D15">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fldChar w:fldCharType="separate"/>
      </w:r>
      <w:r w:rsidR="00DF4D15" w:rsidRPr="00DF4D15">
        <w:rPr>
          <w:rFonts w:ascii="Aptos" w:hAnsi="Aptos"/>
          <w:sz w:val="24"/>
        </w:rPr>
        <w:t>(Davis et al., 2021)</w:t>
      </w:r>
      <w:r>
        <w:fldChar w:fldCharType="end"/>
      </w:r>
      <w:r>
        <w:t>, Similarly, no cerebral pathology has been identified that has associated with chronic and debilitating fatigue.</w:t>
      </w:r>
    </w:p>
    <w:p w14:paraId="71A49AFF" w14:textId="77777777" w:rsidR="00DB0DF6" w:rsidRDefault="00DB0DF6" w:rsidP="00387637">
      <w:pPr>
        <w:spacing w:line="480" w:lineRule="auto"/>
      </w:pPr>
    </w:p>
    <w:p w14:paraId="389E8130" w14:textId="26F6761A" w:rsidR="00DB0DF6" w:rsidRDefault="00DB0DF6" w:rsidP="00387637">
      <w:pPr>
        <w:spacing w:line="480" w:lineRule="auto"/>
      </w:pPr>
      <w:r>
        <w:t xml:space="preserve">Rather than cerebral damage, one potential pathophysiological explanation may be weakness to the diaphragm. </w:t>
      </w:r>
    </w:p>
    <w:p w14:paraId="2F59B3B2" w14:textId="77777777" w:rsidR="00DB0DF6" w:rsidRDefault="00DB0DF6" w:rsidP="00387637">
      <w:pPr>
        <w:spacing w:line="480" w:lineRule="auto"/>
      </w:pPr>
    </w:p>
    <w:p w14:paraId="0CAB2113" w14:textId="414676AC" w:rsidR="007B7887" w:rsidRDefault="007B7887" w:rsidP="00387637">
      <w:pPr>
        <w:spacing w:line="480" w:lineRule="auto"/>
      </w:pPr>
      <w: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8" w:name="_Hlk206863273"/>
      <w:r>
        <w:fldChar w:fldCharType="begin"/>
      </w:r>
      <w:r w:rsidR="00DF4D15">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fldChar w:fldCharType="separate"/>
      </w:r>
      <w:r w:rsidR="00DF4D15" w:rsidRPr="00DF4D15">
        <w:rPr>
          <w:rFonts w:ascii="Aptos" w:hAnsi="Aptos"/>
          <w:sz w:val="24"/>
        </w:rPr>
        <w:t>(Bulla et al., 2023)</w:t>
      </w:r>
      <w:r>
        <w:fldChar w:fldCharType="end"/>
      </w:r>
      <w:bookmarkEnd w:id="8"/>
      <w:r>
        <w:t xml:space="preserve">. Similarly, </w:t>
      </w:r>
      <w:r w:rsidR="00F30D1B">
        <w:t xml:space="preserve">Nordvig et al. found that 48% of patients with neurocognitive dysfunction reported dyspnea compared to 18% without </w:t>
      </w:r>
      <w:r w:rsidR="00F30D1B">
        <w:fldChar w:fldCharType="begin"/>
      </w:r>
      <w:r w:rsidR="00DF4D15">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fldChar w:fldCharType="separate"/>
      </w:r>
      <w:r w:rsidR="00DF4D15" w:rsidRPr="00DF4D15">
        <w:rPr>
          <w:rFonts w:ascii="Aptos" w:hAnsi="Aptos"/>
          <w:sz w:val="24"/>
        </w:rPr>
        <w:t>(Nordvig et al., 2023)</w:t>
      </w:r>
      <w:r w:rsidR="00F30D1B">
        <w:fldChar w:fldCharType="end"/>
      </w:r>
      <w:r w:rsidR="00F30D1B">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78B96546" w:rsidR="00185F82" w:rsidRDefault="00185F82" w:rsidP="00D53967">
      <w:pPr>
        <w:spacing w:line="480" w:lineRule="auto"/>
      </w:pPr>
      <w:r w:rsidRPr="00185F82">
        <w:t>During sleep, upper airway narrowing and increased airflow resistance</w:t>
      </w:r>
      <w:r w:rsidR="00356BC1">
        <w:t xml:space="preserve"> coupled with reduced contribution from the </w:t>
      </w:r>
      <w:r w:rsidR="00356BC1">
        <w:lastRenderedPageBreak/>
        <w:t xml:space="preserve">intercostals  </w:t>
      </w:r>
      <w:r>
        <w:t>instill</w:t>
      </w:r>
      <w:r w:rsidRPr="00185F82">
        <w:t xml:space="preserve"> </w:t>
      </w:r>
      <w:r>
        <w:t>increased</w:t>
      </w:r>
      <w:r w:rsidRPr="00185F82">
        <w:t xml:space="preserve"> </w:t>
      </w:r>
      <w:r w:rsidR="00F629ED">
        <w:t xml:space="preserve">force production </w:t>
      </w:r>
      <w:r w:rsidRPr="00185F82">
        <w:t>demands o</w:t>
      </w:r>
      <w:r w:rsidR="00F629ED">
        <w:t>f</w:t>
      </w:r>
      <w:r w:rsidRPr="00185F82">
        <w:t xml:space="preserve"> the </w:t>
      </w:r>
      <w:r w:rsidR="00F629ED">
        <w:t xml:space="preserve">diaphragm </w:t>
      </w:r>
      <w:r w:rsidR="00F629ED">
        <w:fldChar w:fldCharType="begin"/>
      </w:r>
      <w:r w:rsidR="00E23ABA">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fldChar w:fldCharType="separate"/>
      </w:r>
      <w:r w:rsidR="00E23ABA" w:rsidRPr="00E23ABA">
        <w:rPr>
          <w:kern w:val="0"/>
        </w:rPr>
        <w:t>(Severin, 2022; Yokoba et al., 2016)</w:t>
      </w:r>
      <w:r w:rsidR="00F629ED">
        <w:fldChar w:fldCharType="end"/>
      </w:r>
      <w:r w:rsidRPr="00185F82">
        <w:t>. In healthy individuals, the diaphragm can</w:t>
      </w:r>
      <w:r w:rsidR="00F629ED">
        <w:t xml:space="preserve"> easily</w:t>
      </w:r>
      <w:r w:rsidRPr="00185F82">
        <w:t xml:space="preserve"> generate these forces with relatively low neural drive, allowing stable ventilation </w:t>
      </w:r>
      <w:r w:rsidR="00F629ED">
        <w:t>without cortical arousal</w:t>
      </w:r>
      <w:r w:rsidRPr="00185F82">
        <w:t xml:space="preserve"> </w:t>
      </w:r>
      <w:r w:rsidR="00F629ED">
        <w:t xml:space="preserve">disrupting </w:t>
      </w:r>
      <w:r w:rsidRPr="00185F82">
        <w:t xml:space="preserve">deep sleep. However, when diaphragm force-generating capacity is compromised, greater neural respiratory drive is required to sustain tidal volume. Evidence </w:t>
      </w:r>
      <w:r w:rsidR="009B732D">
        <w:t xml:space="preserve">from </w:t>
      </w:r>
      <w:proofErr w:type="spellStart"/>
      <w:r w:rsidR="009B732D">
        <w:t>Lueo</w:t>
      </w:r>
      <w:proofErr w:type="spellEnd"/>
      <w:r w:rsidR="009B732D">
        <w:t xml:space="preserve"> et al. </w:t>
      </w:r>
      <w:r w:rsidRPr="00185F82">
        <w:t xml:space="preserve"> demonstrates that elevated neural drive </w:t>
      </w:r>
      <w:r w:rsidR="00F629ED">
        <w:t xml:space="preserve">to the diaphragm </w:t>
      </w:r>
      <w:r w:rsidRPr="00185F82">
        <w:t>—</w:t>
      </w:r>
      <w:r w:rsidR="00F629ED">
        <w:t xml:space="preserve"> </w:t>
      </w:r>
      <w:r w:rsidRPr="00185F82">
        <w:t>rather than the apnea event</w:t>
      </w:r>
      <w:r w:rsidR="00F629ED">
        <w:t xml:space="preserve"> itself </w:t>
      </w:r>
      <w:r w:rsidRPr="00185F82">
        <w:t>—</w:t>
      </w:r>
      <w:r w:rsidR="00F629ED">
        <w:t xml:space="preserve"> </w:t>
      </w:r>
      <w:r w:rsidRPr="00185F82">
        <w:t xml:space="preserve">is a primary </w:t>
      </w:r>
      <w:r w:rsidR="00F629ED">
        <w:t>generator of excessive</w:t>
      </w:r>
      <w:r w:rsidRPr="00185F82">
        <w:t xml:space="preserve"> cortical arousal</w:t>
      </w:r>
      <w:r>
        <w:t xml:space="preserve"> </w:t>
      </w:r>
      <w:r>
        <w:fldChar w:fldCharType="begin"/>
      </w:r>
      <w:r w:rsidR="00DF4D15">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fldChar w:fldCharType="separate"/>
      </w:r>
      <w:r w:rsidR="00DF4D15" w:rsidRPr="00DF4D15">
        <w:t>(Luo et al., 2008)</w:t>
      </w:r>
      <w:r>
        <w:fldChar w:fldCharType="end"/>
      </w:r>
      <w:r w:rsidRPr="00185F82">
        <w:t xml:space="preserve">. Consequently, in individuals with weakened inspiratory muscles, </w:t>
      </w:r>
      <w:r w:rsidR="00F629ED">
        <w:t xml:space="preserve">repeated </w:t>
      </w:r>
      <w:r w:rsidR="009B732D">
        <w:t xml:space="preserve">drive-induced </w:t>
      </w:r>
      <w:r w:rsidR="00F629ED">
        <w:t xml:space="preserve">cortical arousal </w:t>
      </w:r>
      <w:r w:rsidRPr="00185F82">
        <w:t xml:space="preserve">during sleep may fragment REM and non-REM sleep </w:t>
      </w:r>
      <w:r w:rsidR="00F629ED">
        <w:t xml:space="preserve">to the </w:t>
      </w:r>
      <w:r w:rsidR="009B732D">
        <w:t>extent to</w:t>
      </w:r>
      <w:r w:rsidR="00F629ED">
        <w:t xml:space="preserve"> which restorative functions become compromised</w:t>
      </w:r>
      <w:r w:rsidRPr="00185F82">
        <w:t>.</w:t>
      </w:r>
    </w:p>
    <w:p w14:paraId="71ABE50D" w14:textId="77777777" w:rsidR="00185F82" w:rsidRDefault="00185F82" w:rsidP="00D53967">
      <w:pPr>
        <w:spacing w:line="480" w:lineRule="auto"/>
      </w:pPr>
    </w:p>
    <w:p w14:paraId="711A7783" w14:textId="77777777" w:rsidR="00185F82" w:rsidRDefault="00185F82" w:rsidP="00D53967">
      <w:pPr>
        <w:spacing w:line="480" w:lineRule="auto"/>
      </w:pPr>
    </w:p>
    <w:p w14:paraId="6E8EFD29" w14:textId="2B880C0F" w:rsidR="00B40157" w:rsidRDefault="00B40157" w:rsidP="00D53967">
      <w:pPr>
        <w:spacing w:line="480" w:lineRule="auto"/>
      </w:pPr>
      <w:r>
        <w:t xml:space="preserve">Indicators of respiratory endurance such as SMIP slope have been associated with sleep quality </w:t>
      </w:r>
      <w:r>
        <w:fldChar w:fldCharType="begin"/>
      </w:r>
      <w:r w:rsidR="00DF4D15">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fldChar w:fldCharType="separate"/>
      </w:r>
      <w:r w:rsidR="00DF4D15" w:rsidRPr="00DF4D15">
        <w:rPr>
          <w:rFonts w:ascii="Calibri" w:hAnsi="Calibri" w:cs="Calibri"/>
          <w:sz w:val="22"/>
        </w:rPr>
        <w:t>(Severin, 2022)</w:t>
      </w:r>
      <w:r>
        <w:fldChar w:fldCharType="end"/>
      </w:r>
      <w:r>
        <w:t>.</w:t>
      </w: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549DB9C" w:rsidR="00D56C2D" w:rsidRPr="00287250" w:rsidRDefault="00D56C2D" w:rsidP="00287250">
      <w:pPr>
        <w:pStyle w:val="Heading"/>
        <w:spacing w:line="480" w:lineRule="auto"/>
        <w:rPr>
          <w:rFonts w:asciiTheme="minorHAnsi" w:hAnsiTheme="minorHAnsi" w:cstheme="minorHAnsi"/>
          <w:sz w:val="24"/>
          <w:szCs w:val="24"/>
        </w:rPr>
      </w:pPr>
      <w:r w:rsidRPr="00287250">
        <w:rPr>
          <w:rFonts w:asciiTheme="minorHAnsi" w:hAnsiTheme="minorHAnsi" w:cstheme="minorHAnsi"/>
          <w:sz w:val="24"/>
          <w:szCs w:val="24"/>
        </w:rPr>
        <w:t xml:space="preserve">IMT has been shown to improve mechanical properties of the diaphragm including contraction velocity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Benli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excursion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Benli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and thickness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Tanriverdi et al., 2023)</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These structural adaptations translate into improvements in clinical metrics such as &lt;MIP/PIF/ETC + CITATION&gt;. Most importantly</w:t>
      </w:r>
      <w:r w:rsidR="00C70BC6" w:rsidRPr="00287250">
        <w:rPr>
          <w:rFonts w:asciiTheme="minorHAnsi" w:hAnsiTheme="minorHAnsi" w:cstheme="minorHAnsi"/>
          <w:sz w:val="24"/>
          <w:szCs w:val="24"/>
        </w:rPr>
        <w:t xml:space="preserve">, IMT improves </w:t>
      </w:r>
      <w:proofErr w:type="spellStart"/>
      <w:r w:rsidR="00C70BC6" w:rsidRPr="00287250">
        <w:rPr>
          <w:rFonts w:asciiTheme="minorHAnsi" w:hAnsiTheme="minorHAnsi" w:cstheme="minorHAnsi"/>
          <w:sz w:val="24"/>
          <w:szCs w:val="24"/>
        </w:rPr>
        <w:t>PDIsniff</w:t>
      </w:r>
      <w:proofErr w:type="spellEnd"/>
      <w:r w:rsidR="00C70BC6" w:rsidRPr="00287250">
        <w:rPr>
          <w:rFonts w:asciiTheme="minorHAnsi" w:hAnsiTheme="minorHAnsi" w:cstheme="minorHAnsi"/>
          <w:sz w:val="24"/>
          <w:szCs w:val="24"/>
        </w:rPr>
        <w:t xml:space="preserve"> and </w:t>
      </w:r>
      <w:proofErr w:type="spellStart"/>
      <w:r w:rsidR="00C70BC6" w:rsidRPr="00287250">
        <w:rPr>
          <w:rFonts w:asciiTheme="minorHAnsi" w:hAnsiTheme="minorHAnsi" w:cstheme="minorHAnsi"/>
          <w:sz w:val="24"/>
          <w:szCs w:val="24"/>
        </w:rPr>
        <w:t>PESsniff</w:t>
      </w:r>
      <w:proofErr w:type="spellEnd"/>
      <w:r w:rsidR="00C70BC6" w:rsidRPr="00287250">
        <w:rPr>
          <w:rFonts w:asciiTheme="minorHAnsi" w:hAnsiTheme="minorHAnsi" w:cstheme="minorHAnsi"/>
          <w:sz w:val="24"/>
          <w:szCs w:val="24"/>
        </w:rPr>
        <w:t xml:space="preserve"> </w:t>
      </w:r>
      <w:r w:rsidR="00C70BC6"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Langer et al., 2018)</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t xml:space="preserve"> </w:t>
      </w:r>
      <w:r w:rsidR="00C70BC6"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Spiesshoefer et al., 2024)</w:t>
      </w:r>
      <w:r w:rsidR="00C70BC6" w:rsidRPr="00287250">
        <w:rPr>
          <w:rFonts w:asciiTheme="minorHAnsi" w:hAnsiTheme="minorHAnsi" w:cstheme="minorHAnsi"/>
          <w:sz w:val="24"/>
          <w:szCs w:val="24"/>
        </w:rPr>
        <w:fldChar w:fldCharType="end"/>
      </w:r>
      <w:r w:rsidR="00C70BC6" w:rsidRPr="00287250">
        <w:rPr>
          <w:rFonts w:asciiTheme="minorHAnsi" w:hAnsiTheme="minorHAnsi" w:cstheme="minorHAnsi"/>
          <w:sz w:val="24"/>
          <w:szCs w:val="24"/>
        </w:rPr>
        <w:t xml:space="preserve">, which is the gold standard of diaphragm strength testing &lt;CITATION&gt;. </w:t>
      </w:r>
    </w:p>
    <w:p w14:paraId="264390BA" w14:textId="30E466D6" w:rsidR="00D56C2D" w:rsidRPr="00287250" w:rsidRDefault="00D56C2D" w:rsidP="00287250">
      <w:pPr>
        <w:pStyle w:val="Heading"/>
        <w:spacing w:line="480" w:lineRule="auto"/>
        <w:rPr>
          <w:rFonts w:asciiTheme="minorHAnsi" w:hAnsiTheme="minorHAnsi" w:cstheme="minorHAnsi"/>
          <w:sz w:val="24"/>
          <w:szCs w:val="24"/>
        </w:rPr>
      </w:pPr>
      <w:r w:rsidRPr="00287250">
        <w:rPr>
          <w:rFonts w:asciiTheme="minorHAnsi" w:hAnsiTheme="minorHAnsi" w:cstheme="minorHAnsi"/>
          <w:sz w:val="24"/>
          <w:szCs w:val="24"/>
        </w:rPr>
        <w:t xml:space="preserve">By improving diaphragm function, IMT has a direct beneficial effect on symptoms of dyspnea, and the degree of dyspnea reduction appears directly correlated with the magnitude of enhanced </w:t>
      </w:r>
      <w:r w:rsidRPr="00287250">
        <w:rPr>
          <w:rFonts w:asciiTheme="minorHAnsi" w:hAnsiTheme="minorHAnsi" w:cstheme="minorHAnsi"/>
          <w:sz w:val="24"/>
          <w:szCs w:val="24"/>
        </w:rPr>
        <w:lastRenderedPageBreak/>
        <w:t xml:space="preserve">diaphragm functioning </w:t>
      </w:r>
      <w:r w:rsidRPr="00287250">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287250">
        <w:rPr>
          <w:rFonts w:asciiTheme="minorHAnsi" w:hAnsiTheme="minorHAnsi" w:cstheme="minorHAnsi"/>
          <w:sz w:val="24"/>
          <w:szCs w:val="24"/>
        </w:rPr>
        <w:fldChar w:fldCharType="separate"/>
      </w:r>
      <w:r w:rsidR="00DF4D15" w:rsidRPr="00DF4D15">
        <w:rPr>
          <w:rFonts w:ascii="Times New Roman" w:hAnsi="Times New Roman" w:cs="Times New Roman"/>
          <w:sz w:val="24"/>
        </w:rPr>
        <w:t>(Spiesshoefer et al., 2024)</w:t>
      </w:r>
      <w:r w:rsidRPr="00287250">
        <w:rPr>
          <w:rFonts w:asciiTheme="minorHAnsi" w:hAnsiTheme="minorHAnsi" w:cstheme="minorHAnsi"/>
          <w:sz w:val="24"/>
          <w:szCs w:val="24"/>
        </w:rPr>
        <w:fldChar w:fldCharType="end"/>
      </w:r>
      <w:r w:rsidRPr="00287250">
        <w:rPr>
          <w:rFonts w:asciiTheme="minorHAnsi" w:hAnsiTheme="minorHAnsi" w:cstheme="minorHAnsi"/>
          <w:sz w:val="24"/>
          <w:szCs w:val="24"/>
        </w:rPr>
        <w:t xml:space="preserve">. </w:t>
      </w:r>
      <w:r w:rsidR="00321E51" w:rsidRPr="00287250">
        <w:rPr>
          <w:rFonts w:asciiTheme="minorHAnsi" w:hAnsiTheme="minorHAnsi" w:cstheme="minorHAnsi"/>
          <w:sz w:val="24"/>
          <w:szCs w:val="24"/>
        </w:rPr>
        <w:t xml:space="preserve">These benefits carryover to reduced dyspnea during physical activity </w:t>
      </w:r>
      <w:r w:rsidR="00321E51" w:rsidRPr="00287250">
        <w:rPr>
          <w:rFonts w:asciiTheme="minorHAnsi" w:hAnsiTheme="minorHAnsi" w:cstheme="minorHAnsi"/>
          <w:sz w:val="24"/>
          <w:szCs w:val="24"/>
        </w:rPr>
        <w:fldChar w:fldCharType="begin"/>
      </w:r>
      <w:r w:rsidR="00E23AB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287250">
        <w:rPr>
          <w:rFonts w:asciiTheme="minorHAnsi" w:hAnsiTheme="minorHAnsi" w:cstheme="minorHAnsi"/>
          <w:sz w:val="24"/>
          <w:szCs w:val="24"/>
        </w:rPr>
        <w:fldChar w:fldCharType="separate"/>
      </w:r>
      <w:r w:rsidR="00E23ABA" w:rsidRPr="00E23ABA">
        <w:rPr>
          <w:rFonts w:ascii="Times New Roman" w:hAnsi="Times New Roman" w:cs="Times New Roman"/>
          <w:sz w:val="24"/>
        </w:rPr>
        <w:t>(Campos et al., 2018; Langer et al., 2018; Spiesshoefer et al., 2024)</w:t>
      </w:r>
      <w:r w:rsidR="00321E51" w:rsidRPr="00287250">
        <w:rPr>
          <w:rFonts w:asciiTheme="minorHAnsi" w:hAnsiTheme="minorHAnsi" w:cstheme="minorHAnsi"/>
          <w:sz w:val="24"/>
          <w:szCs w:val="24"/>
        </w:rPr>
        <w:fldChar w:fldCharType="end"/>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Default="002A174F" w:rsidP="00287250">
      <w:pPr>
        <w:spacing w:line="480" w:lineRule="auto"/>
      </w:pPr>
      <w:r>
        <w:t xml:space="preserve">IMT acutely </w:t>
      </w:r>
      <w:r w:rsidR="00353B5B">
        <w:t>alters shear stress patterns, which is believed to be the proximal stimulus for improvements in</w:t>
      </w:r>
      <w:r>
        <w:t xml:space="preserve"> FMD</w:t>
      </w:r>
      <w:r w:rsidR="00353B5B">
        <w:t xml:space="preserve">. For 1-2 heart beats per </w:t>
      </w:r>
      <w:r w:rsidR="001619A7">
        <w:t xml:space="preserve">load-resisted </w:t>
      </w:r>
      <w:r w:rsidR="00353B5B">
        <w:t>breath, retrograde shear rate</w:t>
      </w:r>
      <w:r>
        <w:t xml:space="preserve"> </w:t>
      </w:r>
      <w:r w:rsidR="00353B5B">
        <w:t xml:space="preserve">effectively doubles during inspiration and subsequently returns to normal during expiration </w:t>
      </w:r>
      <w:r>
        <w:fldChar w:fldCharType="begin"/>
      </w:r>
      <w:r w:rsidR="00DF4D15">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fldChar w:fldCharType="separate"/>
      </w:r>
      <w:r w:rsidR="00DF4D15" w:rsidRPr="00DF4D15">
        <w:rPr>
          <w:rFonts w:ascii="Aptos" w:hAnsi="Aptos"/>
          <w:sz w:val="24"/>
        </w:rPr>
        <w:t>(Tavoian et al., 2023)</w:t>
      </w:r>
      <w:r>
        <w:fldChar w:fldCharType="end"/>
      </w:r>
      <w:r>
        <w:t xml:space="preserve">. </w:t>
      </w:r>
      <w:r w:rsidR="00353B5B">
        <w:t xml:space="preserve">Over time, this pulsatile shear stimulus can positively stimulate adaptations for vascular remodeling. </w:t>
      </w:r>
      <w:r w:rsidR="001619A7">
        <w:t>C</w:t>
      </w:r>
      <w:r w:rsidR="00353B5B">
        <w:t>hemical changes indicating improved endothelial function includ</w:t>
      </w:r>
      <w:r w:rsidR="001619A7">
        <w:t>e</w:t>
      </w:r>
      <w:r w:rsidR="00353B5B">
        <w:t xml:space="preserve"> reduced syndecan-1, angiopoietin-2, and endothelin-1 </w:t>
      </w:r>
      <w:r w:rsidR="00353B5B">
        <w:fldChar w:fldCharType="begin"/>
      </w:r>
      <w:r w:rsidR="00DF4D15">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fldChar w:fldCharType="separate"/>
      </w:r>
      <w:r w:rsidR="00DF4D15" w:rsidRPr="00DF4D15">
        <w:rPr>
          <w:rFonts w:ascii="Aptos" w:hAnsi="Aptos"/>
          <w:sz w:val="24"/>
        </w:rPr>
        <w:t>(Campos et al., 2018)</w:t>
      </w:r>
      <w:r w:rsidR="00353B5B">
        <w:fldChar w:fldCharType="end"/>
      </w:r>
      <w:r w:rsidR="00353B5B">
        <w:t xml:space="preserve">. </w:t>
      </w:r>
    </w:p>
    <w:p w14:paraId="172B5D4B" w14:textId="77777777" w:rsidR="00287250" w:rsidRDefault="00287250" w:rsidP="00287250">
      <w:pPr>
        <w:spacing w:line="480" w:lineRule="auto"/>
      </w:pPr>
    </w:p>
    <w:p w14:paraId="1985D07E" w14:textId="53CDF207" w:rsidR="00287250" w:rsidRPr="002A174F" w:rsidRDefault="00287250" w:rsidP="00287250">
      <w:pPr>
        <w:spacing w:line="480" w:lineRule="auto"/>
      </w:pPr>
      <w:r>
        <w:t xml:space="preserve">IMT </w:t>
      </w:r>
      <w:r w:rsidR="0001441D">
        <w:t>attenuates the respiratory</w:t>
      </w:r>
      <w:r>
        <w:t xml:space="preserve"> </w:t>
      </w:r>
      <w:proofErr w:type="spellStart"/>
      <w:r>
        <w:t>metaboreflex</w:t>
      </w:r>
      <w:proofErr w:type="spellEnd"/>
      <w:r>
        <w:t xml:space="preserve">, </w:t>
      </w:r>
      <w:r w:rsidR="0001441D">
        <w:t>thereby permitting increased blood flow distribution to the locomotor muscles</w:t>
      </w:r>
      <w:r>
        <w:t xml:space="preserve">. For instance, an analysis by </w:t>
      </w:r>
      <w:r w:rsidR="00A724A8">
        <w:t xml:space="preserve">Yanez-Sepulveda identified tissue saturation index (TSI) of the quadricep muscles changed significantly in response to IMT, indicating enhanced extraction </w:t>
      </w:r>
      <w:r w:rsidR="0001441D">
        <w:t>secondary to improved perfusion</w:t>
      </w:r>
      <w:r w:rsidR="00A724A8">
        <w:t xml:space="preserve"> </w:t>
      </w:r>
      <w:r w:rsidR="00A724A8">
        <w:fldChar w:fldCharType="begin"/>
      </w:r>
      <w:r w:rsidR="00DF4D15">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fldChar w:fldCharType="separate"/>
      </w:r>
      <w:r w:rsidR="00DF4D15" w:rsidRPr="00DF4D15">
        <w:rPr>
          <w:rFonts w:ascii="Aptos" w:hAnsi="Aptos"/>
          <w:kern w:val="0"/>
          <w:sz w:val="24"/>
        </w:rPr>
        <w:t>(Yáñez-Sepúlveda et al., 2022)</w:t>
      </w:r>
      <w:r w:rsidR="00A724A8">
        <w:fldChar w:fldCharType="end"/>
      </w:r>
      <w:r w:rsidR="00A724A8">
        <w:t xml:space="preserve">. This </w:t>
      </w:r>
      <w:r w:rsidR="0001441D">
        <w:t>hemodynamic redistribution may partly</w:t>
      </w:r>
      <w:r w:rsidR="00A724A8">
        <w:t xml:space="preserve"> explain some studies finding </w:t>
      </w:r>
      <w:r w:rsidR="0001441D">
        <w:t>improved</w:t>
      </w:r>
      <w:r w:rsidR="00A724A8">
        <w:t xml:space="preserve"> lower extremity </w:t>
      </w:r>
      <w:r w:rsidR="0001441D">
        <w:t xml:space="preserve">strength in response to IMT </w:t>
      </w:r>
      <w:r w:rsidR="0001441D">
        <w:fldChar w:fldCharType="begin"/>
      </w:r>
      <w:r w:rsidR="00DF4D15">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fldChar w:fldCharType="separate"/>
      </w:r>
      <w:r w:rsidR="00DF4D15" w:rsidRPr="00DF4D15">
        <w:rPr>
          <w:rFonts w:ascii="Aptos" w:hAnsi="Aptos"/>
          <w:sz w:val="24"/>
        </w:rPr>
        <w:t>(Tanriverdi et al., 2023)</w:t>
      </w:r>
      <w:r w:rsidR="0001441D">
        <w:fldChar w:fldCharType="end"/>
      </w:r>
      <w:r w:rsidR="0001441D" w:rsidRPr="0001441D">
        <w:t xml:space="preserve"> </w:t>
      </w:r>
      <w:r w:rsidR="0001441D">
        <w:fldChar w:fldCharType="begin"/>
      </w:r>
      <w:r w:rsidR="00DF4D15">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fldChar w:fldCharType="separate"/>
      </w:r>
      <w:r w:rsidR="00DF4D15" w:rsidRPr="00DF4D15">
        <w:rPr>
          <w:rFonts w:ascii="Aptos" w:hAnsi="Aptos"/>
          <w:kern w:val="0"/>
          <w:sz w:val="24"/>
        </w:rPr>
        <w:t>(Katayıfçı et al., 2022)</w:t>
      </w:r>
      <w:r w:rsidR="0001441D">
        <w:fldChar w:fldCharType="end"/>
      </w:r>
      <w:r w:rsidR="00A724A8">
        <w:t xml:space="preserve">. </w:t>
      </w:r>
    </w:p>
    <w:p w14:paraId="4BA12163" w14:textId="7083958A" w:rsidR="00353B5B" w:rsidRDefault="00353B5B" w:rsidP="00287250">
      <w:pPr>
        <w:spacing w:line="480" w:lineRule="auto"/>
      </w:pPr>
    </w:p>
    <w:p w14:paraId="27332D90" w14:textId="7194ECB8" w:rsidR="002A174F" w:rsidRPr="002A174F" w:rsidRDefault="001619A7" w:rsidP="00287250">
      <w:pPr>
        <w:spacing w:line="480" w:lineRule="auto"/>
      </w:pPr>
      <w:r>
        <w:t>Consequently</w:t>
      </w:r>
      <w:r w:rsidR="002A174F">
        <w:t xml:space="preserve">, prolonged </w:t>
      </w:r>
      <w:r w:rsidR="00353B5B">
        <w:t xml:space="preserve">IMT has been demonstrated to have long-term effects on FMD </w:t>
      </w:r>
      <w:bookmarkStart w:id="9" w:name="_Hlk207093925"/>
      <w:r w:rsidR="002A174F">
        <w:fldChar w:fldCharType="begin"/>
      </w:r>
      <w:r w:rsidR="00E23ABA">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w:instrText>
      </w:r>
      <w:r w:rsidR="00E23ABA">
        <w:rPr>
          <w:rFonts w:hint="eastAsia"/>
        </w:rPr>
        <w:instrText xml:space="preserve">ardiovascular diseases and related disorders of aging. SBP increases markedly with aging in women such that the prevalence of above-normal SBP (i.e., </w:instrText>
      </w:r>
      <w:r w:rsidR="00E23ABA">
        <w:rPr>
          <w:rFonts w:hint="eastAsia"/>
        </w:rPr>
        <w:instrText>≥</w:instrText>
      </w:r>
      <w:r w:rsidR="00E23ABA">
        <w:rPr>
          <w:rFonts w:hint="eastAsia"/>
        </w:rPr>
        <w:instrText>120 mmHg) in postmenopausal women exceeds rates in age-matched men. This increase in SBP is associated w</w:instrText>
      </w:r>
      <w:r w:rsidR="00E23ABA">
        <w:instrText xml:space="preserve">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fldChar w:fldCharType="separate"/>
      </w:r>
      <w:r w:rsidR="00E23ABA" w:rsidRPr="00E23ABA">
        <w:rPr>
          <w:rFonts w:ascii="Aptos" w:hAnsi="Aptos"/>
          <w:sz w:val="24"/>
        </w:rPr>
        <w:t>(Craighead et al., 2022; Freeberg et al., 2023)</w:t>
      </w:r>
      <w:r w:rsidR="002A174F">
        <w:fldChar w:fldCharType="end"/>
      </w:r>
      <w:bookmarkEnd w:id="9"/>
      <w:r w:rsidR="00D3336C">
        <w:t xml:space="preserve">. </w:t>
      </w:r>
      <w:r w:rsidR="00353B5B">
        <w:t xml:space="preserve">For instance, &lt;EXAMPLE&gt;. </w:t>
      </w:r>
      <w:r w:rsidR="00A80C4F">
        <w:t xml:space="preserve">In some instances this can reduce systolic blood pressure </w:t>
      </w:r>
      <w:r w:rsidR="00A80C4F">
        <w:fldChar w:fldCharType="begin"/>
      </w:r>
      <w:r w:rsidR="00E23ABA">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w:instrText>
      </w:r>
      <w:r w:rsidR="00E23ABA">
        <w:rPr>
          <w:rFonts w:hint="eastAsia"/>
        </w:rPr>
        <w:instrText xml:space="preserve">ardiovascular diseases and related disorders of aging. SBP increases markedly with aging in women such that the prevalence of above-normal SBP (i.e., </w:instrText>
      </w:r>
      <w:r w:rsidR="00E23ABA">
        <w:rPr>
          <w:rFonts w:hint="eastAsia"/>
        </w:rPr>
        <w:instrText>≥</w:instrText>
      </w:r>
      <w:r w:rsidR="00E23ABA">
        <w:rPr>
          <w:rFonts w:hint="eastAsia"/>
        </w:rPr>
        <w:instrText>120 mmHg) in postmenopausal women exceeds rates in age-matched men. This increase in SBP is associated w</w:instrText>
      </w:r>
      <w:r w:rsidR="00E23ABA">
        <w:instrText xml:space="preserve">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fldChar w:fldCharType="separate"/>
      </w:r>
      <w:r w:rsidR="00E23ABA" w:rsidRPr="00E23ABA">
        <w:rPr>
          <w:rFonts w:ascii="Aptos" w:hAnsi="Aptos"/>
          <w:sz w:val="24"/>
        </w:rPr>
        <w:t>(Craighead et al., 2022; Freeberg et al., 2023)</w:t>
      </w:r>
      <w:r w:rsidR="00A80C4F">
        <w:fldChar w:fldCharType="end"/>
      </w:r>
      <w:r w:rsidR="00A80C4F">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24452A90" w:rsidR="00A80C4F" w:rsidRPr="00287250" w:rsidRDefault="00A80C4F" w:rsidP="00287250">
      <w:pPr>
        <w:spacing w:line="480" w:lineRule="auto"/>
        <w:rPr>
          <w:sz w:val="24"/>
          <w:szCs w:val="24"/>
        </w:rPr>
      </w:pPr>
      <w:r w:rsidRPr="00287250">
        <w:rPr>
          <w:sz w:val="24"/>
          <w:szCs w:val="24"/>
        </w:rPr>
        <w:t xml:space="preserve">IMT can improve exercise capacity in tests such as 6MWT &lt;CITATION&gt; </w:t>
      </w:r>
      <w:bookmarkStart w:id="10" w:name="_Hlk207094043"/>
      <w:r w:rsidR="00321E51" w:rsidRPr="00287250">
        <w:rPr>
          <w:sz w:val="24"/>
          <w:szCs w:val="24"/>
        </w:rPr>
        <w:fldChar w:fldCharType="begin"/>
      </w:r>
      <w:r w:rsidR="00E23ABA">
        <w:rPr>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w:instrText>
      </w:r>
      <w:r w:rsidR="00E23ABA">
        <w:rPr>
          <w:rFonts w:hint="eastAsia"/>
          <w:sz w:val="24"/>
          <w:szCs w:val="24"/>
        </w:rPr>
        <w:instrText>ossible benefits of inspiratory muscle training (IMT) on mechanical and clinical outcomes in patients with Coronavirus disease</w:instrText>
      </w:r>
      <w:r w:rsidR="00E23ABA">
        <w:rPr>
          <w:rFonts w:hint="eastAsia"/>
          <w:sz w:val="24"/>
          <w:szCs w:val="24"/>
        </w:rPr>
        <w:instrText>‐</w:instrText>
      </w:r>
      <w:r w:rsidR="00E23ABA">
        <w:rPr>
          <w:rFonts w:hint="eastAsia"/>
          <w:sz w:val="24"/>
          <w:szCs w:val="24"/>
        </w:rPr>
        <w:instrText>2019 (COVID</w:instrText>
      </w:r>
      <w:r w:rsidR="00E23ABA">
        <w:rPr>
          <w:rFonts w:hint="eastAsia"/>
          <w:sz w:val="24"/>
          <w:szCs w:val="24"/>
        </w:rPr>
        <w:instrText>‐</w:instrText>
      </w:r>
      <w:r w:rsidR="00E23ABA">
        <w:rPr>
          <w:rFonts w:hint="eastAsia"/>
          <w:sz w:val="24"/>
          <w:szCs w:val="24"/>
        </w:rPr>
        <w:instrText>19) remain controversial. We conducted a meta</w:instrText>
      </w:r>
      <w:r w:rsidR="00E23ABA">
        <w:rPr>
          <w:rFonts w:hint="eastAsia"/>
          <w:sz w:val="24"/>
          <w:szCs w:val="24"/>
        </w:rPr>
        <w:instrText>‐</w:instrText>
      </w:r>
      <w:r w:rsidR="00E23ABA">
        <w:rPr>
          <w:rFonts w:hint="eastAsia"/>
          <w:sz w:val="24"/>
          <w:szCs w:val="24"/>
        </w:rPr>
        <w:instrText>analysis to evaluate the effect of IMT in the rehabilitation strategy of patients with COVID</w:instrText>
      </w:r>
      <w:r w:rsidR="00E23ABA">
        <w:rPr>
          <w:rFonts w:hint="eastAsia"/>
          <w:sz w:val="24"/>
          <w:szCs w:val="24"/>
        </w:rPr>
        <w:instrText>‐</w:instrText>
      </w:r>
      <w:r w:rsidR="00E23ABA">
        <w:rPr>
          <w:rFonts w:hint="eastAsia"/>
          <w:sz w:val="24"/>
          <w:szCs w:val="24"/>
        </w:rPr>
        <w:instrText>19. The Pubmed, Embase, Web of Science (WOS), and Cochrane Central Register of Controlled Trials (CENTRAL) were searched to identify trials evaluating the efficacy of IMT in the treatment of patients with COVID</w:instrText>
      </w:r>
      <w:r w:rsidR="00E23ABA">
        <w:rPr>
          <w:rFonts w:hint="eastAsia"/>
          <w:sz w:val="24"/>
          <w:szCs w:val="24"/>
        </w:rPr>
        <w:instrText>‐</w:instrText>
      </w:r>
      <w:r w:rsidR="00E23ABA">
        <w:rPr>
          <w:rFonts w:hint="eastAsia"/>
          <w:sz w:val="24"/>
          <w:szCs w:val="24"/>
        </w:rPr>
        <w:instrText>19. The primary outcome included change from baseline of VO2max, maximal inspiratory pressure (PImax), 6</w:instrText>
      </w:r>
      <w:r w:rsidR="00E23ABA">
        <w:rPr>
          <w:rFonts w:hint="eastAsia"/>
          <w:sz w:val="24"/>
          <w:szCs w:val="24"/>
        </w:rPr>
        <w:instrText>‐</w:instrText>
      </w:r>
      <w:r w:rsidR="00E23ABA">
        <w:rPr>
          <w:rFonts w:hint="eastAsia"/>
          <w:sz w:val="24"/>
          <w:szCs w:val="24"/>
        </w:rPr>
        <w:instrText>min walk test(6MWT), forced expiratory volume in the first second predicted (FEV1%pred), and quality of life (QOL). Six studies with 349 participants were analyzed. Signif</w:instrText>
      </w:r>
      <w:r w:rsidR="00E23ABA">
        <w:rPr>
          <w:sz w:val="24"/>
          <w:szCs w:val="24"/>
        </w:rPr>
        <w:instrText>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w:instrText>
      </w:r>
      <w:r w:rsidR="00E23ABA">
        <w:rPr>
          <w:rFonts w:hint="eastAsia"/>
          <w:sz w:val="24"/>
          <w:szCs w:val="24"/>
        </w:rPr>
        <w:instrText>tion of IMT might elicit mechanical and clinical improvement in patients with COVID</w:instrText>
      </w:r>
      <w:r w:rsidR="00E23ABA">
        <w:rPr>
          <w:rFonts w:hint="eastAsia"/>
          <w:sz w:val="24"/>
          <w:szCs w:val="24"/>
        </w:rPr>
        <w:instrText>‐</w:instrText>
      </w:r>
      <w:r w:rsidR="00E23ABA">
        <w:rPr>
          <w:rFonts w:hint="eastAsia"/>
          <w:sz w:val="24"/>
          <w:szCs w:val="24"/>
        </w:rPr>
        <w:instrText>19. IMT could be recommended as an effective strategy of pulmonary rehabilitation for COVID</w:instrText>
      </w:r>
      <w:r w:rsidR="00E23ABA">
        <w:rPr>
          <w:rFonts w:hint="eastAsia"/>
          <w:sz w:val="24"/>
          <w:szCs w:val="24"/>
        </w:rPr>
        <w:instrText>‐</w:instrText>
      </w:r>
      <w:r w:rsidR="00E23ABA">
        <w:rPr>
          <w:rFonts w:hint="eastAsia"/>
          <w:sz w:val="24"/>
          <w:szCs w:val="24"/>
        </w:rPr>
        <w:instrText>19. However, the proper timing, optimal duration, as well as appropriate freque</w:instrText>
      </w:r>
      <w:r w:rsidR="00E23ABA">
        <w:rPr>
          <w:sz w:val="24"/>
          <w:szCs w:val="24"/>
        </w:rPr>
        <w:instrText>ncy and intensity of IMT remain uncertain and further studies are needed.","container-title":"Journal of Medical Virology","DOI":"10.1002/jmv.28956","ISSN":"0146-6615, 1096-9071","issue":"8","journalAbbreviation":"Journal of Medical Virology","language":"</w:instrText>
      </w:r>
      <w:r w:rsidR="00E23ABA">
        <w:rPr>
          <w:rFonts w:hint="eastAsia"/>
          <w:sz w:val="24"/>
          <w:szCs w:val="24"/>
        </w:rPr>
        <w:instrText>en","note":"number: 8","page":"e28956","source":"DOI.org (Crossref)","title":"Can inspiratory muscle training benefit patients with COVID</w:instrText>
      </w:r>
      <w:r w:rsidR="00E23ABA">
        <w:rPr>
          <w:rFonts w:hint="eastAsia"/>
          <w:sz w:val="24"/>
          <w:szCs w:val="24"/>
        </w:rPr>
        <w:instrText>‐</w:instrText>
      </w:r>
      <w:r w:rsidR="00E23ABA">
        <w:rPr>
          <w:rFonts w:hint="eastAsia"/>
          <w:sz w:val="24"/>
          <w:szCs w:val="24"/>
        </w:rPr>
        <w:instrText>19? A systematic review and meta</w:instrText>
      </w:r>
      <w:r w:rsidR="00E23ABA">
        <w:rPr>
          <w:rFonts w:hint="eastAsia"/>
          <w:sz w:val="24"/>
          <w:szCs w:val="24"/>
        </w:rPr>
        <w:instrText>‐</w:instrText>
      </w:r>
      <w:r w:rsidR="00E23ABA">
        <w:rPr>
          <w:rFonts w:hint="eastAsia"/>
          <w:sz w:val="24"/>
          <w:szCs w:val="24"/>
        </w:rPr>
        <w:instrText>analysis","title-short":"Can inspiratory muscle training benefit patients with COVID</w:instrText>
      </w:r>
      <w:r w:rsidR="00E23ABA">
        <w:rPr>
          <w:rFonts w:hint="eastAsia"/>
          <w:sz w:val="24"/>
          <w:szCs w:val="24"/>
        </w:rPr>
        <w:instrText>‐</w:instrText>
      </w:r>
      <w:r w:rsidR="00E23ABA">
        <w:rPr>
          <w:rFonts w:hint="eastAsia"/>
          <w:sz w:val="24"/>
          <w:szCs w:val="24"/>
        </w:rPr>
        <w:instrText>19?","volume":"95","author":[{"family":"Chen","given":"Yusha"},{"family":"Liu","given":"Xuefeng"},{"family":"Tong","given":"Zhaohui"}],"issued":{"date-parts":[["2023",8]]},"citation-key":"Chen2023CanInspiratoryMuscle"}},{"id":79,"uris":["http://zotero.or</w:instrText>
      </w:r>
      <w:r w:rsidR="00E23ABA">
        <w:rPr>
          <w:sz w:val="24"/>
          <w:szCs w:val="24"/>
        </w:rPr>
        <w:instrText xml:space="preserve">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287250">
        <w:rPr>
          <w:sz w:val="24"/>
          <w:szCs w:val="24"/>
        </w:rPr>
        <w:fldChar w:fldCharType="separate"/>
      </w:r>
      <w:r w:rsidR="00E23ABA" w:rsidRPr="00E23ABA">
        <w:rPr>
          <w:rFonts w:ascii="Aptos" w:hAnsi="Aptos"/>
          <w:kern w:val="0"/>
          <w:sz w:val="24"/>
        </w:rPr>
        <w:t>(Abodonya et al., 2021; Ammous et al., 2023; Chen et al., 2023; Katayıfçı et al., 2022; Tanriverdi et al., 2023)</w:t>
      </w:r>
      <w:r w:rsidR="00321E51" w:rsidRPr="00287250">
        <w:rPr>
          <w:sz w:val="24"/>
          <w:szCs w:val="24"/>
        </w:rPr>
        <w:fldChar w:fldCharType="end"/>
      </w:r>
      <w:bookmarkEnd w:id="10"/>
      <w:r w:rsidR="00321E51" w:rsidRPr="00287250">
        <w:rPr>
          <w:sz w:val="24"/>
          <w:szCs w:val="24"/>
        </w:rPr>
        <w:t>.</w:t>
      </w:r>
    </w:p>
    <w:p w14:paraId="36857C1F" w14:textId="77777777" w:rsidR="00A80C4F" w:rsidRPr="00287250" w:rsidRDefault="00A80C4F" w:rsidP="00287250">
      <w:pPr>
        <w:spacing w:line="480" w:lineRule="auto"/>
        <w:rPr>
          <w:sz w:val="24"/>
          <w:szCs w:val="24"/>
        </w:rPr>
      </w:pPr>
    </w:p>
    <w:p w14:paraId="4E6C57EF" w14:textId="7863ECB4" w:rsidR="00321E51" w:rsidRPr="00287250" w:rsidRDefault="00A80C4F" w:rsidP="00287250">
      <w:pPr>
        <w:spacing w:line="480" w:lineRule="auto"/>
        <w:rPr>
          <w:sz w:val="24"/>
          <w:szCs w:val="24"/>
        </w:rPr>
      </w:pPr>
      <w:r w:rsidRPr="00287250">
        <w:rPr>
          <w:sz w:val="24"/>
          <w:szCs w:val="24"/>
        </w:rPr>
        <w:t xml:space="preserve">During CPET testing, </w:t>
      </w:r>
      <w:r w:rsidR="00321E51" w:rsidRPr="00287250">
        <w:rPr>
          <w:sz w:val="24"/>
          <w:szCs w:val="24"/>
        </w:rPr>
        <w:t xml:space="preserve">IMT has been shown to improve VO2 peak </w:t>
      </w:r>
      <w:r w:rsidR="00321E51" w:rsidRPr="00287250">
        <w:rPr>
          <w:sz w:val="24"/>
          <w:szCs w:val="24"/>
        </w:rPr>
        <w:fldChar w:fldCharType="begin"/>
      </w:r>
      <w:r w:rsidR="00DF4D15">
        <w:rPr>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287250">
        <w:rPr>
          <w:sz w:val="24"/>
          <w:szCs w:val="24"/>
        </w:rPr>
        <w:fldChar w:fldCharType="separate"/>
      </w:r>
      <w:r w:rsidR="00DF4D15" w:rsidRPr="00DF4D15">
        <w:rPr>
          <w:rFonts w:ascii="Aptos" w:hAnsi="Aptos"/>
          <w:kern w:val="0"/>
          <w:sz w:val="24"/>
        </w:rPr>
        <w:t>(Yáñez-Sepúlveda et al., 2022)</w:t>
      </w:r>
      <w:r w:rsidR="00321E51" w:rsidRPr="00287250">
        <w:rPr>
          <w:sz w:val="24"/>
          <w:szCs w:val="24"/>
        </w:rPr>
        <w:fldChar w:fldCharType="end"/>
      </w:r>
      <w:r w:rsidR="00321E51" w:rsidRPr="00287250">
        <w:rPr>
          <w:sz w:val="24"/>
          <w:szCs w:val="24"/>
        </w:rPr>
        <w:t xml:space="preserve"> </w:t>
      </w:r>
      <w:r w:rsidR="00321E51" w:rsidRPr="00287250">
        <w:rPr>
          <w:sz w:val="24"/>
          <w:szCs w:val="24"/>
        </w:rPr>
        <w:fldChar w:fldCharType="begin"/>
      </w:r>
      <w:r w:rsidR="00DF4D15">
        <w:rPr>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287250">
        <w:rPr>
          <w:sz w:val="24"/>
          <w:szCs w:val="24"/>
        </w:rPr>
        <w:fldChar w:fldCharType="separate"/>
      </w:r>
      <w:r w:rsidR="00DF4D15" w:rsidRPr="00DF4D15">
        <w:rPr>
          <w:rFonts w:ascii="Aptos" w:hAnsi="Aptos"/>
          <w:kern w:val="0"/>
          <w:sz w:val="24"/>
        </w:rPr>
        <w:t>(Jimeno-Almazán et al., 2023)</w:t>
      </w:r>
      <w:r w:rsidR="00321E51" w:rsidRPr="00287250">
        <w:rPr>
          <w:sz w:val="24"/>
          <w:szCs w:val="24"/>
        </w:rPr>
        <w:fldChar w:fldCharType="end"/>
      </w:r>
      <w:r w:rsidR="00321E51" w:rsidRPr="00287250">
        <w:rPr>
          <w:sz w:val="24"/>
          <w:szCs w:val="24"/>
        </w:rPr>
        <w:t xml:space="preserve"> </w:t>
      </w:r>
      <w:r w:rsidR="00321E51" w:rsidRPr="00287250">
        <w:rPr>
          <w:sz w:val="24"/>
          <w:szCs w:val="24"/>
        </w:rPr>
        <w:fldChar w:fldCharType="begin"/>
      </w:r>
      <w:r w:rsidR="00DF4D15">
        <w:rPr>
          <w:sz w:val="24"/>
          <w:szCs w:val="24"/>
        </w:rPr>
        <w:instrText xml:space="preserve"> ADDIN ZOTERO_ITEM CSL_CITATION {"citationID":"qDZsMql0","properties":{"unsorted":false,"formattedCitation":"(Chen et al., 2023)","plainCitation":"(Chen et al., 2023)","noteIndex":0},"citationItems":[{"id":134,"uris":["http://zotero.org/users/12301744/ite</w:instrText>
      </w:r>
      <w:r w:rsidR="00DF4D15">
        <w:rPr>
          <w:rFonts w:hint="eastAsia"/>
          <w:sz w:val="24"/>
          <w:szCs w:val="24"/>
        </w:rPr>
        <w:instrText>ms/8FUS7FWJ"],"itemData":{"id":134,"type":"article-journal","abstract":"The possible benefits of inspiratory muscle training (IMT) on mechanical and clinical outcomes in patients with Coronavirus disease</w:instrText>
      </w:r>
      <w:r w:rsidR="00DF4D15">
        <w:rPr>
          <w:rFonts w:hint="eastAsia"/>
          <w:sz w:val="24"/>
          <w:szCs w:val="24"/>
        </w:rPr>
        <w:instrText>‐</w:instrText>
      </w:r>
      <w:r w:rsidR="00DF4D15">
        <w:rPr>
          <w:rFonts w:hint="eastAsia"/>
          <w:sz w:val="24"/>
          <w:szCs w:val="24"/>
        </w:rPr>
        <w:instrText>2019 (COVID</w:instrText>
      </w:r>
      <w:r w:rsidR="00DF4D15">
        <w:rPr>
          <w:rFonts w:hint="eastAsia"/>
          <w:sz w:val="24"/>
          <w:szCs w:val="24"/>
        </w:rPr>
        <w:instrText>‐</w:instrText>
      </w:r>
      <w:r w:rsidR="00DF4D15">
        <w:rPr>
          <w:rFonts w:hint="eastAsia"/>
          <w:sz w:val="24"/>
          <w:szCs w:val="24"/>
        </w:rPr>
        <w:instrText>19) remain controversial. We conducted a meta</w:instrText>
      </w:r>
      <w:r w:rsidR="00DF4D15">
        <w:rPr>
          <w:rFonts w:hint="eastAsia"/>
          <w:sz w:val="24"/>
          <w:szCs w:val="24"/>
        </w:rPr>
        <w:instrText>‐</w:instrText>
      </w:r>
      <w:r w:rsidR="00DF4D15">
        <w:rPr>
          <w:rFonts w:hint="eastAsia"/>
          <w:sz w:val="24"/>
          <w:szCs w:val="24"/>
        </w:rPr>
        <w:instrText>analysis to evaluate the effect of IMT in the rehabilitation strategy of patients with COVID</w:instrText>
      </w:r>
      <w:r w:rsidR="00DF4D15">
        <w:rPr>
          <w:rFonts w:hint="eastAsia"/>
          <w:sz w:val="24"/>
          <w:szCs w:val="24"/>
        </w:rPr>
        <w:instrText>‐</w:instrText>
      </w:r>
      <w:r w:rsidR="00DF4D15">
        <w:rPr>
          <w:rFonts w:hint="eastAsia"/>
          <w:sz w:val="24"/>
          <w:szCs w:val="24"/>
        </w:rPr>
        <w:instrText>19. The Pubmed, Embase, Web of Science (WOS), and Cochrane Central Register of Controlled Trials (CENTRAL) were searched to identify trials evaluating the efficacy of IMT in the treatment of patients with COVID</w:instrText>
      </w:r>
      <w:r w:rsidR="00DF4D15">
        <w:rPr>
          <w:rFonts w:hint="eastAsia"/>
          <w:sz w:val="24"/>
          <w:szCs w:val="24"/>
        </w:rPr>
        <w:instrText>‐</w:instrText>
      </w:r>
      <w:r w:rsidR="00DF4D15">
        <w:rPr>
          <w:rFonts w:hint="eastAsia"/>
          <w:sz w:val="24"/>
          <w:szCs w:val="24"/>
        </w:rPr>
        <w:instrText>19. The primary outcome included change from baseline of VO2max, maximal inspiratory pressure (PImax), 6</w:instrText>
      </w:r>
      <w:r w:rsidR="00DF4D15">
        <w:rPr>
          <w:rFonts w:hint="eastAsia"/>
          <w:sz w:val="24"/>
          <w:szCs w:val="24"/>
        </w:rPr>
        <w:instrText>‐</w:instrText>
      </w:r>
      <w:r w:rsidR="00DF4D15">
        <w:rPr>
          <w:rFonts w:hint="eastAsia"/>
          <w:sz w:val="24"/>
          <w:szCs w:val="24"/>
        </w:rPr>
        <w:instrText>min walk test(6MWT), forced expiratory volume in the first second predicted (FEV1%pred), and q</w:instrText>
      </w:r>
      <w:r w:rsidR="00DF4D15">
        <w:rPr>
          <w:sz w:val="24"/>
          <w:szCs w:val="24"/>
        </w:rPr>
        <w:instrText xml:space="preserve">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w:instrText>
      </w:r>
      <w:r w:rsidR="00DF4D15">
        <w:rPr>
          <w:rFonts w:hint="eastAsia"/>
          <w:sz w:val="24"/>
          <w:szCs w:val="24"/>
        </w:rPr>
        <w:instrText>Z = 4.15, I2 = 89% p = 0.32) between IMT group and control group. The application of IMT might elicit mechanical and clinical improvement in patients with COVID</w:instrText>
      </w:r>
      <w:r w:rsidR="00DF4D15">
        <w:rPr>
          <w:rFonts w:hint="eastAsia"/>
          <w:sz w:val="24"/>
          <w:szCs w:val="24"/>
        </w:rPr>
        <w:instrText>‐</w:instrText>
      </w:r>
      <w:r w:rsidR="00DF4D15">
        <w:rPr>
          <w:rFonts w:hint="eastAsia"/>
          <w:sz w:val="24"/>
          <w:szCs w:val="24"/>
        </w:rPr>
        <w:instrText>19. IMT could be recommended as an effective strategy of pulmonary rehabilitation for COVID</w:instrText>
      </w:r>
      <w:r w:rsidR="00DF4D15">
        <w:rPr>
          <w:rFonts w:hint="eastAsia"/>
          <w:sz w:val="24"/>
          <w:szCs w:val="24"/>
        </w:rPr>
        <w:instrText>‐</w:instrText>
      </w:r>
      <w:r w:rsidR="00DF4D15">
        <w:rPr>
          <w:rFonts w:hint="eastAsia"/>
          <w:sz w:val="24"/>
          <w:szCs w:val="24"/>
        </w:rPr>
        <w:instrText>19</w:instrText>
      </w:r>
      <w:r w:rsidR="00DF4D15">
        <w:rPr>
          <w:sz w:val="24"/>
          <w:szCs w:val="24"/>
        </w:rPr>
        <w:instrText>. However, the proper timing, optimal duration, as well as appropriate frequency and intensity of IMT remain uncertain and further studies are needed.","container-title":"Journal of Medical Virology","DOI":"10.1002/jmv.28956","ISSN":"0146-6615, 1096-9071"</w:instrText>
      </w:r>
      <w:r w:rsidR="00DF4D15">
        <w:rPr>
          <w:rFonts w:hint="eastAsia"/>
          <w:sz w:val="24"/>
          <w:szCs w:val="24"/>
        </w:rPr>
        <w:instrText>,"issue":"8","journalAbbreviation":"Journal of Medical Virology","language":"en","note":"number: 8","page":"e28956","source":"DOI.org (Crossref)","title":"Can inspiratory muscle training benefit patients with COVID</w:instrText>
      </w:r>
      <w:r w:rsidR="00DF4D15">
        <w:rPr>
          <w:rFonts w:hint="eastAsia"/>
          <w:sz w:val="24"/>
          <w:szCs w:val="24"/>
        </w:rPr>
        <w:instrText>‐</w:instrText>
      </w:r>
      <w:r w:rsidR="00DF4D15">
        <w:rPr>
          <w:rFonts w:hint="eastAsia"/>
          <w:sz w:val="24"/>
          <w:szCs w:val="24"/>
        </w:rPr>
        <w:instrText>19? A systematic review and meta</w:instrText>
      </w:r>
      <w:r w:rsidR="00DF4D15">
        <w:rPr>
          <w:rFonts w:hint="eastAsia"/>
          <w:sz w:val="24"/>
          <w:szCs w:val="24"/>
        </w:rPr>
        <w:instrText>‐</w:instrText>
      </w:r>
      <w:r w:rsidR="00DF4D15">
        <w:rPr>
          <w:rFonts w:hint="eastAsia"/>
          <w:sz w:val="24"/>
          <w:szCs w:val="24"/>
        </w:rPr>
        <w:instrText>analysis","title-short":"Can inspiratory muscle training benefit patients with COVID</w:instrText>
      </w:r>
      <w:r w:rsidR="00DF4D15">
        <w:rPr>
          <w:rFonts w:hint="eastAsia"/>
          <w:sz w:val="24"/>
          <w:szCs w:val="24"/>
        </w:rPr>
        <w:instrText>‐</w:instrText>
      </w:r>
      <w:r w:rsidR="00DF4D15">
        <w:rPr>
          <w:rFonts w:hint="eastAsia"/>
          <w:sz w:val="24"/>
          <w:szCs w:val="24"/>
        </w:rPr>
        <w:instrText>19?","volume":"95","author":[{"family":"Chen","given":"Yusha"},{"family":"Liu","given":"Xuefeng"},{"family":"Tong","given":"Zhaohui"}],"issued":{"date-parts":[["2023",8]]},"cita</w:instrText>
      </w:r>
      <w:r w:rsidR="00DF4D15">
        <w:rPr>
          <w:sz w:val="24"/>
          <w:szCs w:val="24"/>
        </w:rPr>
        <w:instrText xml:space="preserve">tion-key":"Chen2023CanInspiratoryMuscle"}}],"schema":"https://github.com/citation-style-language/schema/raw/master/csl-citation.json"} </w:instrText>
      </w:r>
      <w:r w:rsidR="00321E51" w:rsidRPr="00287250">
        <w:rPr>
          <w:sz w:val="24"/>
          <w:szCs w:val="24"/>
        </w:rPr>
        <w:fldChar w:fldCharType="separate"/>
      </w:r>
      <w:r w:rsidR="00DF4D15" w:rsidRPr="00DF4D15">
        <w:rPr>
          <w:rFonts w:ascii="Aptos" w:hAnsi="Aptos"/>
          <w:sz w:val="24"/>
        </w:rPr>
        <w:t>(Chen et al., 2023)</w:t>
      </w:r>
      <w:r w:rsidR="00321E51" w:rsidRPr="00287250">
        <w:rPr>
          <w:sz w:val="24"/>
          <w:szCs w:val="24"/>
        </w:rPr>
        <w:fldChar w:fldCharType="end"/>
      </w:r>
    </w:p>
    <w:p w14:paraId="2CE8619B" w14:textId="77777777" w:rsidR="00321E51" w:rsidRPr="00287250" w:rsidRDefault="00321E51" w:rsidP="00287250">
      <w:pPr>
        <w:spacing w:line="480" w:lineRule="auto"/>
        <w:rPr>
          <w:sz w:val="24"/>
          <w:szCs w:val="24"/>
        </w:rPr>
      </w:pPr>
    </w:p>
    <w:p w14:paraId="2CD24397" w14:textId="53588547" w:rsidR="00F8069A" w:rsidRPr="00287250" w:rsidRDefault="00321E51" w:rsidP="00287250">
      <w:pPr>
        <w:spacing w:line="480" w:lineRule="auto"/>
        <w:rPr>
          <w:sz w:val="24"/>
          <w:szCs w:val="24"/>
        </w:rPr>
      </w:pPr>
      <w:r w:rsidRPr="00287250">
        <w:rPr>
          <w:sz w:val="24"/>
          <w:szCs w:val="24"/>
        </w:rPr>
        <w:t xml:space="preserve">The effect of IMT on VO2 appears influenced by degree of respiratory weakness. For instance, an analysis by </w:t>
      </w:r>
      <w:proofErr w:type="spellStart"/>
      <w:r w:rsidRPr="00287250">
        <w:rPr>
          <w:sz w:val="24"/>
          <w:szCs w:val="24"/>
        </w:rPr>
        <w:t>Trevizan</w:t>
      </w:r>
      <w:proofErr w:type="spellEnd"/>
      <w:r w:rsidRPr="00287250">
        <w:rPr>
          <w:sz w:val="24"/>
          <w:szCs w:val="24"/>
        </w:rPr>
        <w:t xml:space="preserve"> et al. found that </w:t>
      </w:r>
      <w:r w:rsidR="00F8069A" w:rsidRPr="00287250">
        <w:rPr>
          <w:sz w:val="24"/>
          <w:szCs w:val="24"/>
        </w:rPr>
        <w:t xml:space="preserve">IMT improved VO2 peak by 20% in patients with baseline inspiratory muscle weakness compared to only 8% with normal inspiratory strength </w:t>
      </w:r>
      <w:r w:rsidR="00F8069A" w:rsidRPr="00287250">
        <w:rPr>
          <w:sz w:val="24"/>
          <w:szCs w:val="24"/>
        </w:rPr>
        <w:fldChar w:fldCharType="begin"/>
      </w:r>
      <w:r w:rsidR="00DF4D15">
        <w:rPr>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F4D15">
        <w:rPr>
          <w:rFonts w:hint="eastAsia"/>
          <w:sz w:val="24"/>
          <w:szCs w:val="24"/>
        </w:rPr>
        <w:instrText xml:space="preserve">jection fraction </w:instrText>
      </w:r>
      <w:r w:rsidR="00DF4D15">
        <w:rPr>
          <w:rFonts w:hint="eastAsia"/>
          <w:sz w:val="24"/>
          <w:szCs w:val="24"/>
        </w:rPr>
        <w:instrText>≤</w:instrText>
      </w:r>
      <w:r w:rsidR="00DF4D15">
        <w:rPr>
          <w:rFonts w:hint="eastAsia"/>
          <w:sz w:val="24"/>
          <w:szCs w:val="24"/>
        </w:rPr>
        <w:instrText>40% were randomly assigned to four groups: IMT (n = 11), AET (n = 12), IMT + AET (n = 9), and non-training (NT; n = 10). MSNA was recorded using microneurography. Forearm blood flow was measured by venous occlusion plethysmography and in</w:instrText>
      </w:r>
      <w:r w:rsidR="00DF4D15">
        <w:rPr>
          <w:sz w:val="24"/>
          <w:szCs w:val="24"/>
        </w:rPr>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287250">
        <w:rPr>
          <w:sz w:val="24"/>
          <w:szCs w:val="24"/>
        </w:rPr>
        <w:fldChar w:fldCharType="separate"/>
      </w:r>
      <w:r w:rsidR="00DF4D15" w:rsidRPr="00DF4D15">
        <w:rPr>
          <w:rFonts w:ascii="Aptos" w:hAnsi="Aptos"/>
          <w:sz w:val="24"/>
        </w:rPr>
        <w:t>(Trevizan et al., 2021)</w:t>
      </w:r>
      <w:r w:rsidR="00F8069A" w:rsidRPr="00287250">
        <w:rPr>
          <w:sz w:val="24"/>
          <w:szCs w:val="24"/>
        </w:rPr>
        <w:fldChar w:fldCharType="end"/>
      </w:r>
      <w:r w:rsidR="00BA2198" w:rsidRPr="00287250">
        <w:rPr>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A724A8" w:rsidRDefault="00321E51"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reduces resting heart rate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Campos et al., 2018)</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w:t>
      </w:r>
    </w:p>
    <w:p w14:paraId="6D58D102" w14:textId="77777777" w:rsidR="00321E51" w:rsidRPr="00A724A8" w:rsidRDefault="00321E51" w:rsidP="00A724A8">
      <w:pPr>
        <w:spacing w:line="480" w:lineRule="auto"/>
        <w:rPr>
          <w:rFonts w:asciiTheme="minorHAnsi" w:hAnsiTheme="minorHAnsi" w:cstheme="minorHAnsi"/>
          <w:sz w:val="24"/>
          <w:szCs w:val="24"/>
        </w:rPr>
      </w:pPr>
    </w:p>
    <w:p w14:paraId="6286CCF7" w14:textId="36DB601A" w:rsidR="002A174F" w:rsidRPr="00A724A8" w:rsidRDefault="002A174F"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w:instrText>
      </w:r>
      <w:r w:rsidR="00DF4D15">
        <w:rPr>
          <w:rFonts w:asciiTheme="minorHAnsi" w:hAnsiTheme="minorHAnsi" w:cstheme="minorHAnsi" w:hint="eastAsia"/>
          <w:sz w:val="24"/>
          <w:szCs w:val="24"/>
        </w:rPr>
        <w:instrText xml:space="preserve">jection fraction </w:instrText>
      </w:r>
      <w:r w:rsidR="00DF4D15">
        <w:rPr>
          <w:rFonts w:asciiTheme="minorHAnsi" w:hAnsiTheme="minorHAnsi" w:cstheme="minorHAnsi" w:hint="eastAsia"/>
          <w:sz w:val="24"/>
          <w:szCs w:val="24"/>
        </w:rPr>
        <w:instrText>≤</w:instrText>
      </w:r>
      <w:r w:rsidR="00DF4D15">
        <w:rPr>
          <w:rFonts w:asciiTheme="minorHAnsi" w:hAnsiTheme="minorHAnsi" w:cstheme="minorHAnsi" w:hint="eastAsia"/>
          <w:sz w:val="24"/>
          <w:szCs w:val="24"/>
        </w:rPr>
        <w:instrText>40% were randomly assigned to four groups: IMT (n = 11), AET (n = 12), IMT + AET (n = 9), and non-training (NT; n = 10). MSNA was recorded using microneurography. Forearm blood flow was measured by venous occlusion plethysmography and in</w:instrText>
      </w:r>
      <w:r w:rsidR="00DF4D15">
        <w:rPr>
          <w:rFonts w:asciiTheme="minorHAnsi" w:hAnsiTheme="minorHAnsi" w:cstheme="minorHAnsi"/>
          <w:sz w:val="24"/>
          <w:szCs w:val="24"/>
        </w:rPr>
        <w:instrText xml:space="preserve">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Trevizan et al., 2021)</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w:t>
      </w:r>
    </w:p>
    <w:p w14:paraId="76F95BCB" w14:textId="77777777" w:rsidR="00D56C2D" w:rsidRPr="00A724A8" w:rsidRDefault="00D56C2D" w:rsidP="00A724A8">
      <w:pPr>
        <w:spacing w:line="480" w:lineRule="auto"/>
        <w:rPr>
          <w:rFonts w:asciiTheme="minorHAnsi" w:hAnsiTheme="minorHAnsi" w:cstheme="minorHAnsi"/>
          <w:sz w:val="24"/>
          <w:szCs w:val="24"/>
        </w:rPr>
      </w:pPr>
    </w:p>
    <w:p w14:paraId="06378F9D" w14:textId="72DE5449" w:rsidR="00D56C2D" w:rsidRPr="00A724A8" w:rsidRDefault="00D56C2D" w:rsidP="00A724A8">
      <w:pPr>
        <w:spacing w:line="480" w:lineRule="auto"/>
        <w:rPr>
          <w:rFonts w:asciiTheme="minorHAnsi" w:hAnsiTheme="minorHAnsi" w:cstheme="minorHAnsi"/>
          <w:sz w:val="24"/>
          <w:szCs w:val="24"/>
        </w:rPr>
      </w:pPr>
      <w:r w:rsidRPr="00A724A8">
        <w:rPr>
          <w:rFonts w:asciiTheme="minorHAnsi" w:hAnsiTheme="minorHAnsi" w:cstheme="minorHAnsi"/>
          <w:sz w:val="24"/>
          <w:szCs w:val="24"/>
        </w:rPr>
        <w:t xml:space="preserve">IMT improves multiple metrics of HRV including RMSSD </w:t>
      </w:r>
      <w:r w:rsidRPr="00A724A8">
        <w:rPr>
          <w:rFonts w:asciiTheme="minorHAnsi" w:hAnsiTheme="minorHAnsi" w:cstheme="minorHAnsi"/>
          <w:sz w:val="24"/>
          <w:szCs w:val="24"/>
        </w:rPr>
        <w:fldChar w:fldCharType="begin"/>
      </w:r>
      <w:r w:rsidR="00E23AB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A724A8">
        <w:rPr>
          <w:rFonts w:asciiTheme="minorHAnsi" w:hAnsiTheme="minorHAnsi" w:cstheme="minorHAnsi"/>
          <w:sz w:val="24"/>
          <w:szCs w:val="24"/>
        </w:rPr>
        <w:fldChar w:fldCharType="separate"/>
      </w:r>
      <w:r w:rsidR="00E23ABA" w:rsidRPr="00E23ABA">
        <w:rPr>
          <w:sz w:val="24"/>
        </w:rPr>
        <w:t>(Edgell et al., 2025; Tanriverdi et al., 2023)</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LF/HF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 xml:space="preserve">, pRR50 </w:t>
      </w:r>
      <w:r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A724A8">
        <w:rPr>
          <w:rFonts w:asciiTheme="minorHAnsi" w:hAnsiTheme="minorHAnsi" w:cstheme="minorHAnsi"/>
          <w:sz w:val="24"/>
          <w:szCs w:val="24"/>
        </w:rPr>
        <w:fldChar w:fldCharType="separate"/>
      </w:r>
      <w:r w:rsidR="00DF4D15" w:rsidRPr="00DF4D15">
        <w:rPr>
          <w:sz w:val="24"/>
        </w:rPr>
        <w:t>(Edgell et al., 2025)</w:t>
      </w:r>
      <w:r w:rsidRPr="00A724A8">
        <w:rPr>
          <w:rFonts w:asciiTheme="minorHAnsi" w:hAnsiTheme="minorHAnsi" w:cstheme="minorHAnsi"/>
          <w:sz w:val="24"/>
          <w:szCs w:val="24"/>
        </w:rPr>
        <w:fldChar w:fldCharType="end"/>
      </w:r>
      <w:r w:rsidRPr="00A724A8">
        <w:rPr>
          <w:rFonts w:asciiTheme="minorHAnsi" w:hAnsiTheme="minorHAnsi" w:cstheme="minorHAnsi"/>
          <w:sz w:val="24"/>
          <w:szCs w:val="24"/>
        </w:rPr>
        <w:t>.</w:t>
      </w:r>
      <w:r w:rsidR="000F48C1" w:rsidRPr="00A724A8">
        <w:rPr>
          <w:rFonts w:asciiTheme="minorHAnsi" w:hAnsiTheme="minorHAnsi" w:cstheme="minorHAnsi"/>
          <w:sz w:val="24"/>
          <w:szCs w:val="24"/>
        </w:rPr>
        <w:t xml:space="preserve"> During exercise, chronotropic exercise improves significantly following an intervention of IMT </w:t>
      </w:r>
      <w:r w:rsidR="000F48C1" w:rsidRPr="00A724A8">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A724A8">
        <w:rPr>
          <w:rFonts w:asciiTheme="minorHAnsi" w:hAnsiTheme="minorHAnsi" w:cstheme="minorHAnsi"/>
          <w:sz w:val="24"/>
          <w:szCs w:val="24"/>
        </w:rPr>
        <w:fldChar w:fldCharType="separate"/>
      </w:r>
      <w:r w:rsidR="00DF4D15" w:rsidRPr="00DF4D15">
        <w:rPr>
          <w:sz w:val="24"/>
        </w:rPr>
        <w:t>(Palau et al., 2022)</w:t>
      </w:r>
      <w:r w:rsidR="000F48C1" w:rsidRPr="00A724A8">
        <w:rPr>
          <w:rFonts w:asciiTheme="minorHAnsi" w:hAnsiTheme="minorHAnsi" w:cstheme="minorHAnsi"/>
          <w:sz w:val="24"/>
          <w:szCs w:val="24"/>
        </w:rPr>
        <w:fldChar w:fldCharType="end"/>
      </w:r>
      <w:r w:rsidR="000F48C1" w:rsidRPr="00A724A8">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362AC0" w:rsidRDefault="00362AC0" w:rsidP="00362AC0">
      <w:r>
        <w:t xml:space="preserve">IMT reduces dyspnea </w:t>
      </w:r>
      <w:r>
        <w:fldChar w:fldCharType="begin"/>
      </w:r>
      <w: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fldChar w:fldCharType="separate"/>
      </w:r>
      <w:r w:rsidRPr="003A0A47">
        <w:rPr>
          <w:rFonts w:ascii="Calibri" w:hAnsi="Calibri" w:cs="Calibri"/>
          <w:kern w:val="0"/>
          <w:sz w:val="24"/>
        </w:rPr>
        <w:t>(Saglam et al., 2015)</w:t>
      </w:r>
      <w:r>
        <w:fldChar w:fldCharType="end"/>
      </w:r>
      <w:r>
        <w:t xml:space="preserve">. </w:t>
      </w:r>
    </w:p>
    <w:p w14:paraId="125B4EA7" w14:textId="77777777" w:rsidR="00AD1625" w:rsidRDefault="00AD1625" w:rsidP="00AD1625"/>
    <w:p w14:paraId="1458DC3F" w14:textId="59D19430" w:rsidR="00AD1625" w:rsidRDefault="00AD1625" w:rsidP="00AD1625">
      <w:pPr>
        <w:pStyle w:val="Heading3"/>
      </w:pPr>
      <w:r>
        <w:t>IMT on Functional Capacity</w:t>
      </w:r>
    </w:p>
    <w:p w14:paraId="184297EA" w14:textId="77777777" w:rsidR="00AD1625" w:rsidRDefault="00AD1625" w:rsidP="00AD1625"/>
    <w:p w14:paraId="72B3D9F0" w14:textId="7B6F2B55" w:rsidR="00AD1625" w:rsidRPr="00AD1625" w:rsidRDefault="00AD1625" w:rsidP="00AD1625">
      <w:r>
        <w:lastRenderedPageBreak/>
        <w:t xml:space="preserve">IMT improves self-reported functional status </w:t>
      </w:r>
      <w:r>
        <w:fldChar w:fldCharType="begin"/>
      </w:r>
      <w:r w:rsidR="00E23ABA">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E23ABA" w:rsidRPr="00E23ABA">
        <w:rPr>
          <w:rFonts w:ascii="Aptos" w:hAnsi="Aptos"/>
          <w:sz w:val="24"/>
        </w:rPr>
        <w:t>(Palau et al., 2022; Tanriverdi et al., 2023)</w:t>
      </w:r>
      <w:r>
        <w:fldChar w:fldCharType="end"/>
      </w:r>
      <w:r>
        <w:t xml:space="preserve"> and physical activity </w:t>
      </w:r>
      <w:r>
        <w:fldChar w:fldCharType="begin"/>
      </w:r>
      <w:r w:rsidR="00DF4D15">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DF4D15" w:rsidRPr="00DF4D15">
        <w:rPr>
          <w:rFonts w:ascii="Aptos" w:hAnsi="Aptos"/>
          <w:kern w:val="0"/>
          <w:sz w:val="24"/>
        </w:rPr>
        <w:t>(Katayıfçı et al., 2022)</w:t>
      </w:r>
      <w:r>
        <w:fldChar w:fldCharType="end"/>
      </w:r>
      <w:r w:rsidRPr="00AD1625">
        <w:t xml:space="preserve"> </w:t>
      </w:r>
      <w:r>
        <w:fldChar w:fldCharType="begin"/>
      </w:r>
      <w:r w:rsidR="00DF4D15">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fldChar w:fldCharType="separate"/>
      </w:r>
      <w:r w:rsidR="00DF4D15" w:rsidRPr="00DF4D15">
        <w:rPr>
          <w:rFonts w:ascii="Aptos" w:hAnsi="Aptos"/>
          <w:kern w:val="0"/>
          <w:sz w:val="24"/>
        </w:rPr>
        <w:t>(Jimeno-Almazán et al., 2023)</w:t>
      </w:r>
      <w:r>
        <w:fldChar w:fldCharType="end"/>
      </w:r>
      <w:r>
        <w:t>.</w:t>
      </w:r>
    </w:p>
    <w:p w14:paraId="50B96B5B" w14:textId="77777777" w:rsidR="008A1586" w:rsidRDefault="00000000" w:rsidP="00387637">
      <w:pPr>
        <w:pStyle w:val="Heading3"/>
        <w:spacing w:line="480" w:lineRule="auto"/>
      </w:pPr>
      <w:r>
        <w:t>IMT on Sleep</w:t>
      </w:r>
    </w:p>
    <w:p w14:paraId="74585108" w14:textId="233BC656" w:rsidR="008A1586" w:rsidRDefault="00AD1625" w:rsidP="00387637">
      <w:pPr>
        <w:spacing w:line="480" w:lineRule="auto"/>
      </w:pPr>
      <w:r>
        <w:t xml:space="preserve">IMT improves objective markers of sleep quality such as apnea hypopnea index (AHI) </w:t>
      </w:r>
      <w:r>
        <w:fldChar w:fldCharType="begin"/>
      </w:r>
      <w:r w:rsidR="00DF4D15">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00DF4D15" w:rsidRPr="00DF4D15">
        <w:t>(Azeredo et al., 2022)</w:t>
      </w:r>
      <w:r>
        <w:fldChar w:fldCharType="end"/>
      </w:r>
      <w:r>
        <w:t xml:space="preserve">, leading to improvements in subjective reports of sleep quality </w:t>
      </w:r>
      <w:r>
        <w:fldChar w:fldCharType="begin"/>
      </w:r>
      <w:r w:rsidR="00DF4D15">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fldChar w:fldCharType="separate"/>
      </w:r>
      <w:r w:rsidR="00DF4D15" w:rsidRPr="00DF4D15">
        <w:rPr>
          <w:rFonts w:ascii="Aptos" w:hAnsi="Aptos"/>
          <w:sz w:val="24"/>
        </w:rPr>
        <w:t>(Edgell et al., 2025)</w:t>
      </w:r>
      <w:r>
        <w:fldChar w:fldCharType="end"/>
      </w:r>
      <w:r>
        <w:t xml:space="preserve"> </w:t>
      </w:r>
      <w:r>
        <w:fldChar w:fldCharType="begin"/>
      </w:r>
      <w:r w:rsidR="00DF4D15">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00DF4D15" w:rsidRPr="00DF4D15">
        <w:t>(Azeredo et al., 2022)</w:t>
      </w:r>
      <w:r>
        <w:fldChar w:fldCharType="end"/>
      </w:r>
    </w:p>
    <w:p w14:paraId="64D3797A" w14:textId="77777777" w:rsidR="00185F82" w:rsidRDefault="00185F82" w:rsidP="00387637">
      <w:pPr>
        <w:spacing w:line="480" w:lineRule="auto"/>
      </w:pPr>
    </w:p>
    <w:p w14:paraId="2D0D9AA2" w14:textId="77777777" w:rsidR="00185F82" w:rsidRDefault="00185F82" w:rsidP="00185F82">
      <w:pPr>
        <w:spacing w:line="480" w:lineRule="auto"/>
      </w:pPr>
      <w:r>
        <w:t xml:space="preserve">Another benefit of repeated IMT is improved tone of the upper airway musculature. In particular, strengthening of the pharyngeal dilator muscles such as stylopharyngeus and </w:t>
      </w:r>
      <w:proofErr w:type="spellStart"/>
      <w:r>
        <w:t>palatopharyngeus</w:t>
      </w:r>
      <w:proofErr w:type="spellEnd"/>
      <w:r>
        <w:t xml:space="preserve"> 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Default="007873AC" w:rsidP="00387637">
      <w:pPr>
        <w:spacing w:line="480" w:lineRule="auto"/>
      </w:pPr>
      <w:r>
        <w:t xml:space="preserve">IMT reduces fatigue for patients with CHF </w:t>
      </w:r>
      <w:r>
        <w:fldChar w:fldCharType="begin"/>
      </w:r>
      <w:r w:rsidR="00DF4D15">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fldChar w:fldCharType="separate"/>
      </w:r>
      <w:r w:rsidR="00DF4D15" w:rsidRPr="00DF4D15">
        <w:rPr>
          <w:rFonts w:ascii="Aptos" w:hAnsi="Aptos"/>
          <w:sz w:val="24"/>
        </w:rPr>
        <w:t>(Tanriverdi et al., 2023)</w:t>
      </w:r>
      <w:r>
        <w:fldChar w:fldCharType="end"/>
      </w:r>
      <w:r w:rsidRPr="007873AC">
        <w:t xml:space="preserve"> </w:t>
      </w:r>
      <w:r>
        <w:fldChar w:fldCharType="begin"/>
      </w:r>
      <w:r w:rsidR="00DF4D15">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fldChar w:fldCharType="separate"/>
      </w:r>
      <w:r w:rsidR="00DF4D15" w:rsidRPr="00DF4D15">
        <w:rPr>
          <w:rFonts w:ascii="Aptos" w:hAnsi="Aptos"/>
          <w:kern w:val="0"/>
          <w:sz w:val="24"/>
        </w:rPr>
        <w:t>(Katayıfçı et al., 2022)</w:t>
      </w:r>
      <w:r>
        <w:fldChar w:fldCharType="end"/>
      </w:r>
      <w:r>
        <w:t xml:space="preserve">, OSA </w:t>
      </w:r>
      <w:r>
        <w:fldChar w:fldCharType="begin"/>
      </w:r>
      <w:r w:rsidR="00DF4D15">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fldChar w:fldCharType="separate"/>
      </w:r>
      <w:r w:rsidR="00DF4D15" w:rsidRPr="00DF4D15">
        <w:t>(Azeredo et al., 2022)</w:t>
      </w:r>
      <w:r>
        <w:fldChar w:fldCharType="end"/>
      </w:r>
      <w:r w:rsidR="00362AC0">
        <w:t xml:space="preserve">, PHA </w:t>
      </w:r>
      <w:r w:rsidR="00362AC0">
        <w:fldChar w:fldCharType="begin"/>
      </w:r>
      <w:r w:rsidR="00362AC0">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fldChar w:fldCharType="separate"/>
      </w:r>
      <w:r w:rsidR="00362AC0" w:rsidRPr="003A0A47">
        <w:rPr>
          <w:rFonts w:ascii="Calibri" w:hAnsi="Calibri" w:cs="Calibri"/>
          <w:kern w:val="0"/>
          <w:sz w:val="24"/>
        </w:rPr>
        <w:t>(Saglam et al., 2015)</w:t>
      </w:r>
      <w:r w:rsidR="00362AC0">
        <w:fldChar w:fldCharType="end"/>
      </w:r>
      <w:r w:rsidR="00362AC0">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Default="006A5234" w:rsidP="00BD1C91">
      <w:r>
        <w:t xml:space="preserve">Cranial blood vessels </w:t>
      </w:r>
      <w:r w:rsidR="00266708">
        <w:t>respond to</w:t>
      </w:r>
      <w:r>
        <w:t xml:space="preserve"> repeated bouts of shear stress </w:t>
      </w:r>
      <w:r w:rsidR="00266708">
        <w:t xml:space="preserve">to stimulate dilation </w:t>
      </w:r>
      <w:r>
        <w:t xml:space="preserve">(Smith 2017). During </w:t>
      </w:r>
      <w:r w:rsidR="00BD1C91">
        <w:t>IMT</w:t>
      </w:r>
      <w:r>
        <w:t>, large retrograde shear forces induced by loaded inspiration</w:t>
      </w:r>
      <w:r w:rsidR="00BD1C91">
        <w:t xml:space="preserve"> </w:t>
      </w:r>
      <w:r>
        <w:t xml:space="preserve">repeatedly </w:t>
      </w:r>
      <w:r w:rsidR="005C3DA8">
        <w:t>expose the cerebrum to transient</w:t>
      </w:r>
      <w:r w:rsidR="00266708">
        <w:t>ly</w:t>
      </w:r>
      <w:r w:rsidR="005C3DA8">
        <w:t xml:space="preserve"> elevated arterial CO2</w:t>
      </w:r>
      <w:r w:rsidR="00BD1C91">
        <w:t xml:space="preserve">. Over time, the blood vessels adapt by increasing their capacity for dilation in response to </w:t>
      </w:r>
      <w:r w:rsidR="00266708">
        <w:t>hypercapnic stimuli</w:t>
      </w:r>
      <w:r w:rsidR="00BD1C91">
        <w:t xml:space="preserve">. </w:t>
      </w:r>
      <w:r w:rsidR="00266708">
        <w:t>Supporting this possibility</w:t>
      </w:r>
      <w:r w:rsidR="00BD1C91">
        <w:t xml:space="preserve">, an analysis by Freeberg et al. </w:t>
      </w:r>
      <w:r w:rsidR="00266708">
        <w:t>reported</w:t>
      </w:r>
      <w:r w:rsidR="005C3DA8">
        <w:t xml:space="preserve"> a 120% improvement in cerebrovascular reactivity to hypercapnia</w:t>
      </w:r>
      <w:r w:rsidR="00266708">
        <w:t xml:space="preserve"> following 6 weeks of IMT, consistent with enhanced endothelial function in the cerebral circulation</w:t>
      </w:r>
      <w:r w:rsidR="005C3DA8">
        <w:t xml:space="preserve"> </w:t>
      </w:r>
      <w:r w:rsidR="005C3DA8">
        <w:fldChar w:fldCharType="begin"/>
      </w:r>
      <w:r w:rsidR="00DF4D15">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fldChar w:fldCharType="separate"/>
      </w:r>
      <w:r w:rsidR="00DF4D15" w:rsidRPr="00DF4D15">
        <w:rPr>
          <w:rFonts w:ascii="Aptos" w:hAnsi="Aptos"/>
          <w:sz w:val="24"/>
        </w:rPr>
        <w:t>(Freeberg et al., 2023)</w:t>
      </w:r>
      <w:r w:rsidR="005C3DA8">
        <w:fldChar w:fldCharType="end"/>
      </w:r>
      <w:r w:rsidR="005C3DA8">
        <w:t>.</w:t>
      </w:r>
    </w:p>
    <w:p w14:paraId="355F62A2" w14:textId="77777777" w:rsidR="005C3DA8" w:rsidRDefault="005C3DA8" w:rsidP="00BD1C91"/>
    <w:p w14:paraId="683AF128" w14:textId="616FD67E" w:rsidR="005C3DA8" w:rsidRPr="00BD1C91" w:rsidRDefault="005E77A2" w:rsidP="00BD1C91">
      <w:r>
        <w:t>T</w:t>
      </w:r>
      <w:r w:rsidR="005C3DA8">
        <w:t>hese cerebral changes have the potential to translate into enhanced cognitive function.</w:t>
      </w:r>
      <w:r>
        <w:t xml:space="preserve"> For instance, following a course of IMT, Freeberg et al. found considerable improvements in episodic memory </w:t>
      </w:r>
      <w:r>
        <w:fldChar w:fldCharType="begin"/>
      </w:r>
      <w:r w:rsidR="00DF4D15">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fldChar w:fldCharType="separate"/>
      </w:r>
      <w:r w:rsidR="00DF4D15" w:rsidRPr="00DF4D15">
        <w:rPr>
          <w:rFonts w:ascii="Aptos" w:hAnsi="Aptos"/>
          <w:sz w:val="24"/>
        </w:rPr>
        <w:t>(Freeberg et al., 2023)</w:t>
      </w:r>
      <w:r>
        <w:fldChar w:fldCharType="end"/>
      </w:r>
      <w:r>
        <w:t>.</w:t>
      </w:r>
    </w:p>
    <w:p w14:paraId="4C0E29A3" w14:textId="77777777" w:rsidR="008A1586" w:rsidRDefault="00000000" w:rsidP="00387637">
      <w:pPr>
        <w:pStyle w:val="Heading2"/>
        <w:spacing w:line="480" w:lineRule="auto"/>
      </w:pPr>
      <w:r>
        <w:t>Research Questions and Hypotheses</w:t>
      </w:r>
    </w:p>
    <w:p w14:paraId="56602CBA" w14:textId="77777777" w:rsidR="008A1586" w:rsidRDefault="008A1586" w:rsidP="00387637">
      <w:pPr>
        <w:spacing w:line="480" w:lineRule="auto"/>
      </w:pPr>
    </w:p>
    <w:p w14:paraId="42A0C598" w14:textId="77777777" w:rsidR="008A1586" w:rsidRDefault="00000000" w:rsidP="00387637">
      <w:pPr>
        <w:pStyle w:val="Heading3"/>
        <w:spacing w:line="480" w:lineRule="auto"/>
      </w:pPr>
      <w:r>
        <w:lastRenderedPageBreak/>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77777777" w:rsidR="008A1586" w:rsidRDefault="008A1586" w:rsidP="00387637">
      <w:pPr>
        <w:spacing w:line="480" w:lineRule="auto"/>
      </w:pPr>
    </w:p>
    <w:p w14:paraId="7FDB601F" w14:textId="77777777" w:rsidR="008A1586" w:rsidRDefault="00000000" w:rsidP="00387637">
      <w:pPr>
        <w:pStyle w:val="Heading1"/>
        <w:spacing w:line="480" w:lineRule="auto"/>
      </w:pPr>
      <w:r>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4D62EA">
      <w:pPr>
        <w:pStyle w:val="Heading4"/>
      </w:pPr>
      <w:r w:rsidRPr="004D62EA">
        <w:t xml:space="preserve">Informed Consent  </w:t>
      </w:r>
    </w:p>
    <w:p w14:paraId="632AF5C0" w14:textId="77777777" w:rsidR="004D62EA" w:rsidRDefault="004D62EA" w:rsidP="004D62EA"/>
    <w:p w14:paraId="6A286F7E" w14:textId="06B84DD2" w:rsidR="004D62EA" w:rsidRDefault="006A5234" w:rsidP="004D62EA">
      <w:r>
        <w:t>Prior to enrollment in the study, participants were provided with written informed consent procedures</w:t>
      </w:r>
      <w:r w:rsidR="004D62EA" w:rsidRPr="004D62EA">
        <w:t xml:space="preserve"> describ</w:t>
      </w:r>
      <w:r>
        <w:t>ing</w:t>
      </w:r>
      <w:r w:rsidR="004D62EA" w:rsidRPr="004D62EA">
        <w:t xml:space="preserve"> the protocols of the study, the intended risks, and the </w:t>
      </w:r>
      <w:r>
        <w:t>expected</w:t>
      </w:r>
      <w:r w:rsidR="004D62EA" w:rsidRPr="004D62EA">
        <w:t xml:space="preserve"> benefits of </w:t>
      </w:r>
      <w:r>
        <w:t>participation</w:t>
      </w:r>
      <w:r w:rsidR="004D62EA" w:rsidRPr="004D62EA">
        <w:t xml:space="preserve">. After reviewing the </w:t>
      </w:r>
      <w:r w:rsidR="00362AC0">
        <w:t xml:space="preserve">written </w:t>
      </w:r>
      <w:r w:rsidR="004D62EA" w:rsidRPr="004D62EA">
        <w:t>information in the informed consen</w:t>
      </w:r>
      <w:r w:rsidR="00362AC0">
        <w:t>t and discussing verbally with research personnel</w:t>
      </w:r>
      <w:r w:rsidR="004D62EA" w:rsidRPr="004D62EA">
        <w:t xml:space="preserve">, individuals </w:t>
      </w:r>
      <w:r>
        <w:t>were offered the option to decline</w:t>
      </w:r>
      <w:r w:rsidR="004D62EA" w:rsidRPr="004D62EA">
        <w:t xml:space="preserve"> to participate. </w:t>
      </w:r>
    </w:p>
    <w:p w14:paraId="04472B92" w14:textId="77777777" w:rsidR="004D62EA" w:rsidRDefault="004D62EA" w:rsidP="004D62EA"/>
    <w:p w14:paraId="16AC6515" w14:textId="77777777" w:rsidR="004D62EA" w:rsidRPr="004D62EA" w:rsidRDefault="004D62EA" w:rsidP="004D62EA"/>
    <w:p w14:paraId="1E037715" w14:textId="7EB8D282" w:rsidR="008A1586" w:rsidRDefault="00000000" w:rsidP="00C629EE">
      <w:pPr>
        <w:pStyle w:val="Heading2"/>
      </w:pPr>
      <w:r>
        <w:t>Study Design</w:t>
      </w:r>
    </w:p>
    <w:p w14:paraId="05FC10D0" w14:textId="77777777" w:rsidR="008A1586" w:rsidRDefault="00000000" w:rsidP="00C629EE">
      <w:pPr>
        <w:pStyle w:val="Heading2"/>
      </w:pPr>
      <w:r>
        <w:t>Population</w:t>
      </w:r>
    </w:p>
    <w:p w14:paraId="321DA72C" w14:textId="77777777" w:rsidR="008A1586" w:rsidRDefault="008A1586" w:rsidP="00387637">
      <w:pPr>
        <w:spacing w:line="480" w:lineRule="auto"/>
      </w:pPr>
    </w:p>
    <w:p w14:paraId="0960435F" w14:textId="03090064" w:rsidR="00077C34" w:rsidRDefault="00077C34" w:rsidP="00C629EE">
      <w:pPr>
        <w:pStyle w:val="Heading2"/>
      </w:pPr>
      <w:r>
        <w:t>Sample Size</w:t>
      </w:r>
    </w:p>
    <w:p w14:paraId="45C066B7" w14:textId="77777777" w:rsidR="002A174F" w:rsidRDefault="002A174F" w:rsidP="002A174F"/>
    <w:p w14:paraId="5B5BBC7F" w14:textId="1182D103" w:rsidR="002A174F" w:rsidRPr="002A174F" w:rsidRDefault="002A174F" w:rsidP="002A174F">
      <w:r>
        <w:t xml:space="preserve">A meta-analysis by &lt;AUTHOR&gt; examining IMT on long COVID identified a &lt;EFFECT SIZE&gt; for parameter 1 and a &lt;EFFECT SIZE&gt; for parameter 2 &lt;CITATION&gt;. A power analysis was performed using </w:t>
      </w:r>
      <w:proofErr w:type="spellStart"/>
      <w:r>
        <w:t>GPower</w:t>
      </w:r>
      <w:proofErr w:type="spellEnd"/>
      <w:r>
        <w:t xml:space="preserve">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lastRenderedPageBreak/>
        <w:t>Intervention Group</w:t>
      </w:r>
    </w:p>
    <w:p w14:paraId="380EA7DC" w14:textId="77777777" w:rsidR="004D62EA" w:rsidRDefault="00CA7339" w:rsidP="00CA7339">
      <w:pPr>
        <w:pStyle w:val="Compact"/>
      </w:pPr>
      <w:r>
        <w:t xml:space="preserve">IMT was performed using techniques validated in previous clinical studies. Participants in the intervention group performed IMT using a </w:t>
      </w:r>
      <w:proofErr w:type="spellStart"/>
      <w:r>
        <w:t>PowerBreathe</w:t>
      </w:r>
      <w:proofErr w:type="spellEnd"/>
      <w:r>
        <w:t xml:space="preserve"> KH2</w:t>
      </w:r>
      <w:r w:rsidR="004D62EA">
        <w:t xml:space="preserve"> (</w:t>
      </w:r>
      <w:proofErr w:type="spellStart"/>
      <w:r w:rsidR="004D62EA">
        <w:t>HaB</w:t>
      </w:r>
      <w:proofErr w:type="spellEnd"/>
      <w:r w:rsidR="004D62EA">
        <w:t xml:space="preserve"> International, UK)</w:t>
      </w:r>
      <w:r>
        <w:t xml:space="preserve"> </w:t>
      </w:r>
      <w:bookmarkStart w:id="11" w:name="_Hlk207044146"/>
      <w:r>
        <w:fldChar w:fldCharType="begin"/>
      </w:r>
      <w:r w:rsidR="00DF4D15">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fldChar w:fldCharType="separate"/>
      </w:r>
      <w:r w:rsidR="00DF4D15" w:rsidRPr="00DF4D15">
        <w:rPr>
          <w:rFonts w:ascii="Aptos" w:hAnsi="Aptos"/>
        </w:rPr>
        <w:t>(Langer et al., 2018)</w:t>
      </w:r>
      <w:r>
        <w:fldChar w:fldCharType="end"/>
      </w:r>
      <w:bookmarkEnd w:id="11"/>
      <w:r w:rsidRPr="00CA7339">
        <w:t xml:space="preserve"> </w:t>
      </w:r>
      <w:r>
        <w:fldChar w:fldCharType="begin"/>
      </w:r>
      <w:r w:rsidR="00DF4D15">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fldChar w:fldCharType="separate"/>
      </w:r>
      <w:r w:rsidR="00DF4D15" w:rsidRPr="00DF4D15">
        <w:rPr>
          <w:rFonts w:ascii="Aptos" w:hAnsi="Aptos"/>
        </w:rPr>
        <w:t>(Spiesshoefer et al., 2024)</w:t>
      </w:r>
      <w:r>
        <w:fldChar w:fldCharType="end"/>
      </w:r>
      <w:r>
        <w:t xml:space="preserve">. </w:t>
      </w:r>
      <w:r w:rsidR="004D62EA" w:rsidRPr="004D62EA">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Default="004D62EA" w:rsidP="00CA7339">
      <w:pPr>
        <w:pStyle w:val="Compact"/>
      </w:pPr>
    </w:p>
    <w:p w14:paraId="0B7E7F54" w14:textId="7203B918" w:rsidR="00CA7339" w:rsidRDefault="00D91B6C" w:rsidP="00CA7339">
      <w:pPr>
        <w:pStyle w:val="Compact"/>
      </w:pPr>
      <w:r>
        <w:t xml:space="preserve">Intensity was initially set to 60% of baseline MIP </w:t>
      </w:r>
      <w:r w:rsidR="004D62EA">
        <w:t>and r</w:t>
      </w:r>
      <w:r>
        <w:t xml:space="preserve">esistance was updated weekly to maintain 60% of MIP while accommodating </w:t>
      </w:r>
      <w:r w:rsidR="004D62EA">
        <w:t>continuous weekly</w:t>
      </w:r>
      <w:r>
        <w:t xml:space="preserve"> strength gains</w:t>
      </w:r>
      <w:r w:rsidR="00362AC0">
        <w:t xml:space="preserve"> </w:t>
      </w:r>
      <w:r>
        <w:fldChar w:fldCharType="begin"/>
      </w:r>
      <w:r w:rsidR="00362AC0">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fldChar w:fldCharType="separate"/>
      </w:r>
      <w:r w:rsidR="00362AC0" w:rsidRPr="00362AC0">
        <w:rPr>
          <w:rFonts w:ascii="Aptos" w:hAnsi="Aptos" w:cs="Times New Roman"/>
          <w:u w:val="dash"/>
        </w:rPr>
        <w:t>(Bhatnagar et al., 2021; Katayıfçı et al., 2022; Krause-Sorio et al., 2021)</w:t>
      </w:r>
      <w:r>
        <w:fldChar w:fldCharType="end"/>
      </w:r>
      <w:r w:rsidR="00CA7339">
        <w:fldChar w:fldCharType="begin"/>
      </w:r>
      <w:r w:rsidR="00DF4D15">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fldChar w:fldCharType="separate"/>
      </w:r>
      <w:r w:rsidR="00DF4D15" w:rsidRPr="00DF4D15">
        <w:rPr>
          <w:rFonts w:ascii="Aptos" w:hAnsi="Aptos"/>
        </w:rPr>
        <w:t>(Figueiredo et al., 2018)</w:t>
      </w:r>
      <w:r w:rsidR="00CA7339">
        <w:fldChar w:fldCharType="end"/>
      </w:r>
      <w:r w:rsidR="00362AC0">
        <w:fldChar w:fldCharType="begin"/>
      </w:r>
      <w:r w:rsidR="00362AC0">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fldChar w:fldCharType="separate"/>
      </w:r>
      <w:r w:rsidR="00362AC0" w:rsidRPr="00362AC0">
        <w:rPr>
          <w:rFonts w:ascii="Times New Roman" w:hAnsi="Times New Roman" w:cs="Times New Roman"/>
          <w:u w:val="dash"/>
        </w:rPr>
        <w:t>(Archiza et al., 2018)</w:t>
      </w:r>
      <w:r w:rsidR="00362AC0">
        <w:fldChar w:fldCharType="end"/>
      </w:r>
      <w:r w:rsidR="00CA7339">
        <w:t>. Participants were instructed to perform 30 breaths twice per day</w:t>
      </w:r>
      <w:bookmarkStart w:id="12" w:name="_Hlk207044321"/>
      <w:r w:rsidR="00CA7339">
        <w:t xml:space="preserve"> </w:t>
      </w:r>
      <w:r w:rsidR="00CA7339">
        <w:fldChar w:fldCharType="begin"/>
      </w:r>
      <w:r w:rsidR="00DF4D15">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00CA7339">
        <w:fldChar w:fldCharType="separate"/>
      </w:r>
      <w:r w:rsidR="00DF4D15" w:rsidRPr="00DF4D15">
        <w:rPr>
          <w:rFonts w:ascii="Aptos" w:hAnsi="Aptos"/>
        </w:rPr>
        <w:t>(Ahmadnezhad et al., 2020; Benli et al., 2024; Chung et al., 2021; Schaeffer et al., 2023; Spiesshoefer et al., 2024)</w:t>
      </w:r>
      <w:r w:rsidR="00CA7339">
        <w:fldChar w:fldCharType="end"/>
      </w:r>
      <w:r w:rsidR="00CA7339">
        <w:t xml:space="preserve"> on 7 days per week </w:t>
      </w:r>
      <w:r w:rsidR="00CA7339">
        <w:fldChar w:fldCharType="begin"/>
      </w:r>
      <w:r w:rsidR="00DF4D15">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00CA7339">
        <w:fldChar w:fldCharType="separate"/>
      </w:r>
      <w:r w:rsidR="00DF4D15" w:rsidRPr="00DF4D15">
        <w:rPr>
          <w:rFonts w:ascii="Times New Roman" w:hAnsi="Times New Roman" w:cs="Times New Roman"/>
        </w:rPr>
        <w:t>(Ahmadnezhad et al., 2020; Azeredo et al., 2022; Jimeno-Almazán et al., 2023; Langer et al., 2018; Winkelmann et al., 2009)</w:t>
      </w:r>
      <w:r w:rsidR="00CA7339">
        <w:fldChar w:fldCharType="end"/>
      </w:r>
      <w:r w:rsidR="00CA7339">
        <w:t xml:space="preserve">. Participants performed </w:t>
      </w:r>
      <w:r w:rsidR="00622164">
        <w:t xml:space="preserve">IMT remotely and communicated with research staff a minimum of once </w:t>
      </w:r>
      <w:r w:rsidR="00911F98">
        <w:t>per week</w:t>
      </w:r>
      <w:r w:rsidR="00622164">
        <w:t xml:space="preserve"> </w:t>
      </w:r>
      <w:r w:rsidR="00622164">
        <w:fldChar w:fldCharType="begin"/>
      </w:r>
      <w:r w:rsidR="00DF4D15">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fldChar w:fldCharType="separate"/>
      </w:r>
      <w:r w:rsidR="00DF4D15" w:rsidRPr="00DF4D15">
        <w:rPr>
          <w:rFonts w:ascii="Aptos" w:hAnsi="Aptos"/>
        </w:rPr>
        <w:t>(Alwohayeb et al., 2018)</w:t>
      </w:r>
      <w:r w:rsidR="00622164">
        <w:fldChar w:fldCharType="end"/>
      </w:r>
      <w:r w:rsidR="00622164">
        <w:t xml:space="preserve">. </w:t>
      </w:r>
    </w:p>
    <w:bookmarkEnd w:id="12"/>
    <w:p w14:paraId="28F1EF35" w14:textId="77777777" w:rsidR="008A1586" w:rsidRDefault="008A1586" w:rsidP="00387637">
      <w:pPr>
        <w:spacing w:line="480" w:lineRule="auto"/>
      </w:pPr>
    </w:p>
    <w:p w14:paraId="3C5788A0" w14:textId="5EA5FE86" w:rsidR="00CA7339" w:rsidRDefault="00CA7339" w:rsidP="00CA7339">
      <w:pPr>
        <w:pStyle w:val="Heading4"/>
      </w:pPr>
      <w:r>
        <w:t>Control Group</w:t>
      </w:r>
    </w:p>
    <w:p w14:paraId="73E1786B" w14:textId="77777777" w:rsidR="004D62EA" w:rsidRDefault="004D62EA" w:rsidP="00387637">
      <w:pPr>
        <w:spacing w:line="480" w:lineRule="auto"/>
      </w:pPr>
    </w:p>
    <w:p w14:paraId="2B7EBB0C" w14:textId="32082D26" w:rsidR="00622164" w:rsidRDefault="004D62EA" w:rsidP="00387637">
      <w:pPr>
        <w:spacing w:line="480" w:lineRule="auto"/>
      </w:pPr>
      <w:r w:rsidRPr="004D62EA">
        <w:t xml:space="preserve">Subjects assigned to the </w:t>
      </w:r>
      <w:r>
        <w:t>control group</w:t>
      </w:r>
      <w:r w:rsidRPr="004D62EA">
        <w:t xml:space="preserve"> will receive a</w:t>
      </w:r>
      <w:r>
        <w:t xml:space="preserve"> &lt;DEVICE NAME&gt;. </w:t>
      </w:r>
      <w:r w:rsidRPr="004D62EA">
        <w:t>The resistance will be set to its minimal resistance, which is 10 cmH2O. Subjects will be instructed to maintain the loading at 10 cmH20 and to avoid any adjustment to the loading of the device.</w:t>
      </w: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787B72CD" w14:textId="77777777" w:rsidR="00FD1462" w:rsidRPr="00935FD6" w:rsidRDefault="00FD1462" w:rsidP="00FD1462">
      <w:r w:rsidRPr="00935FD6">
        <w:t>Because prior studies have demonstrated respiratory measures may decline substantially following physical activity in patients vulnerable to inspiratory weakness, all measures were taken immediately before CPET and again immediately afterwards to examine post-activity changes.</w:t>
      </w:r>
    </w:p>
    <w:p w14:paraId="32F01C3B" w14:textId="77777777" w:rsidR="00FD1462" w:rsidRDefault="00FD1462" w:rsidP="00FD1462"/>
    <w:p w14:paraId="4077E3B7" w14:textId="77777777" w:rsidR="00FD1462" w:rsidRDefault="00FD1462" w:rsidP="00FD1462">
      <w:pPr>
        <w:pStyle w:val="Heading4"/>
      </w:pPr>
      <w:r>
        <w:t>Measures</w:t>
      </w:r>
    </w:p>
    <w:p w14:paraId="5267CCFB" w14:textId="77777777" w:rsidR="00FD1462" w:rsidRDefault="00FD1462" w:rsidP="00FD1462"/>
    <w:p w14:paraId="1903FA3A" w14:textId="043B9AD9" w:rsidR="00FD1462" w:rsidRDefault="00FD1462" w:rsidP="00FD1462">
      <w:r>
        <w:t xml:space="preserve">A PrO2 manometer was used to record MIP, FIT, SMIP, SMIP Slope, and Inspiratory Duration. A </w:t>
      </w:r>
      <w:proofErr w:type="spellStart"/>
      <w:r>
        <w:t>PowerBreathe</w:t>
      </w:r>
      <w:proofErr w:type="spellEnd"/>
      <w:r>
        <w:t xml:space="preserve"> KH2 was used to record PIF, S-Index, and Volume.</w:t>
      </w:r>
    </w:p>
    <w:p w14:paraId="2C5761B7" w14:textId="77777777" w:rsidR="00C629EE" w:rsidRDefault="00C629EE" w:rsidP="00C629EE"/>
    <w:p w14:paraId="233D2AA6" w14:textId="1AAF8439" w:rsidR="00C629EE" w:rsidRDefault="00C629EE" w:rsidP="00C629EE">
      <w:pPr>
        <w:pStyle w:val="Heading3"/>
      </w:pPr>
      <w:r>
        <w:lastRenderedPageBreak/>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t>Methods</w:t>
      </w:r>
    </w:p>
    <w:p w14:paraId="13EA274E" w14:textId="77777777" w:rsidR="00A67855" w:rsidRDefault="00A67855" w:rsidP="00CF03BA"/>
    <w:p w14:paraId="5473C72F" w14:textId="77777777" w:rsidR="00A67855" w:rsidRDefault="00A67855" w:rsidP="00A67855">
      <w:pPr>
        <w:pStyle w:val="BodyText"/>
      </w:pPr>
      <w:r>
        <w:t xml:space="preserve">Seated resting blood pressure was measured in the arm </w:t>
      </w:r>
      <w:r w:rsidRPr="00FD1462">
        <w:t xml:space="preserve">using an automated microprocessor controlled ambulatory blood pressure monitor (Mobil-O-Graph 24 PWA, I.E.M, </w:t>
      </w:r>
      <w:proofErr w:type="gramStart"/>
      <w:r w:rsidRPr="00FD1462">
        <w:t>Stolberg  Germany</w:t>
      </w:r>
      <w:proofErr w:type="gramEnd"/>
      <w:r w:rsidRPr="00FD1462">
        <w:t>)</w:t>
      </w:r>
      <w:r>
        <w:t xml:space="preserve">. To ensure reliability of obtained values, participants were instructed to sit with feet flat, legs uncrossed, back supported, and not to talk during in line with American Heart Association guidelines </w:t>
      </w:r>
      <w:r>
        <w:fldChar w:fldCharType="begin"/>
      </w:r>
      <w: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fldChar w:fldCharType="separate"/>
      </w:r>
      <w:r w:rsidRPr="00E23ABA">
        <w:rPr>
          <w:kern w:val="0"/>
          <w:u w:val="dash"/>
        </w:rPr>
        <w:t>(Muntner et al., 2019)</w:t>
      </w:r>
      <w:r>
        <w:fldChar w:fldCharType="end"/>
      </w:r>
      <w:r>
        <w:t>.</w:t>
      </w:r>
    </w:p>
    <w:p w14:paraId="679E47FC" w14:textId="23BD0660" w:rsidR="00A67855" w:rsidRDefault="00CF03BA" w:rsidP="00CF03BA">
      <w:r>
        <w:t xml:space="preserve">High resolution Duplex ultrasound </w:t>
      </w:r>
      <w:r w:rsidR="00A67855">
        <w:t xml:space="preserve">imaging was conducted </w:t>
      </w:r>
      <w:r>
        <w:t>using a 5-13MHz linear probe (</w:t>
      </w:r>
      <w:proofErr w:type="spellStart"/>
      <w:r>
        <w:t>Prosound</w:t>
      </w:r>
      <w:proofErr w:type="spellEnd"/>
      <w:r>
        <w:t xml:space="preserve"> Alpha 7, </w:t>
      </w:r>
      <w:proofErr w:type="spellStart"/>
      <w:r>
        <w:t>Hitcahi</w:t>
      </w:r>
      <w:proofErr w:type="spellEnd"/>
      <w:r>
        <w:t xml:space="preserve">-Aloka, Japan). The brachial artery was imaged using a dual screen with simultaneous determination of artery diameter (B-mode) and flow velocity (Doppler mode). </w:t>
      </w:r>
      <w:r w:rsidR="00A67855">
        <w:t>Subjects were instructed to rest for 10 minutes supine before recording was initiated</w:t>
      </w:r>
      <w:r w:rsidR="003608C1">
        <w:t xml:space="preserve"> and were instructed not to speak or move during recording</w:t>
      </w:r>
      <w:r w:rsidR="00A67855">
        <w:t>. After one minute of baseline</w:t>
      </w:r>
      <w:r w:rsidR="003608C1">
        <w:t xml:space="preserve"> recording</w:t>
      </w:r>
      <w:r w:rsidR="00A67855">
        <w:t>, a</w:t>
      </w:r>
      <w:r>
        <w:t xml:space="preserve"> blood pressure cuff placed on the forearm </w:t>
      </w:r>
      <w:r w:rsidR="00A67855">
        <w:t xml:space="preserve">was inflated to double </w:t>
      </w:r>
      <w:r w:rsidR="003608C1">
        <w:t xml:space="preserve">of resting </w:t>
      </w:r>
      <w:r w:rsidR="00A67855">
        <w:t>systolic pressure</w:t>
      </w:r>
      <w:r w:rsidR="003608C1">
        <w:t xml:space="preserve"> and maintained for 5 minutes</w:t>
      </w:r>
      <w:r>
        <w:t xml:space="preserve">. Following rapid release of cuff pressure, changes in Doppler flow and arterial diameter </w:t>
      </w:r>
      <w:r w:rsidR="00A67855">
        <w:t>were</w:t>
      </w:r>
      <w:r>
        <w:t xml:space="preserve"> recorded and evaluated using </w:t>
      </w:r>
      <w:r w:rsidR="00A67855">
        <w:t xml:space="preserve">Quipu FMD Studio </w:t>
      </w:r>
      <w:r>
        <w:t>edge detection software</w:t>
      </w:r>
      <w:r w:rsidR="003608C1">
        <w:t>. Values for analysis were selected from the time period 1-2 minutes following cuff deflation.</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0419CF" w14:textId="0CE354D9" w:rsidR="00C629EE" w:rsidRDefault="00CF03BA" w:rsidP="00CF03BA">
      <w:r>
        <w:t>Blood flow and intra-arterial shear rate will be determined by following formulas:  Blood Flow L. min−</w:t>
      </w:r>
      <w:proofErr w:type="gramStart"/>
      <w:r>
        <w:t>1 ,</w:t>
      </w:r>
      <w:proofErr w:type="gramEnd"/>
      <w:r>
        <w:t xml:space="preserve"> where πr2 equals the cross-sectional area </w:t>
      </w:r>
      <w:proofErr w:type="gramStart"/>
      <w:r>
        <w:t>of  (</w:t>
      </w:r>
      <w:proofErr w:type="gramEnd"/>
      <w:r>
        <w:t xml:space="preserve"> ) = πr</w:t>
      </w:r>
      <w:proofErr w:type="gramStart"/>
      <w:r>
        <w:t>2  ( )×</w:t>
      </w:r>
      <w:proofErr w:type="gramEnd"/>
      <w:r>
        <w:t xml:space="preserve"> Velocity cm. s−</w:t>
      </w:r>
      <w:proofErr w:type="gramStart"/>
      <w:r>
        <w:t>1  ()  the</w:t>
      </w:r>
      <w:proofErr w:type="gramEnd"/>
      <w:r>
        <w:t xml:space="preserve"> artery.  Shear Rate (1. s−1) = 4× Velocity </w:t>
      </w:r>
      <w:proofErr w:type="gramStart"/>
      <w:r>
        <w:t>cm.s</w:t>
      </w:r>
      <w:proofErr w:type="gramEnd"/>
      <w:r>
        <w:t>−</w:t>
      </w:r>
      <w:proofErr w:type="gramStart"/>
      <w:r>
        <w:t>1  ()  diameter</w:t>
      </w:r>
      <w:proofErr w:type="gramEnd"/>
      <w:r>
        <w:t xml:space="preserve"> (cm</w:t>
      </w:r>
      <w:proofErr w:type="gramStart"/>
      <w:r>
        <w:t>)  Arterial</w:t>
      </w:r>
      <w:proofErr w:type="gramEnd"/>
      <w:r>
        <w:t xml:space="preserve"> Vascular conductance (CVC) will be determined by accounting for changes in mean arterial pressure (MAP) assessed through finger photoplethysmography (</w:t>
      </w:r>
      <w:proofErr w:type="spellStart"/>
      <w:r>
        <w:t>Finapres</w:t>
      </w:r>
      <w:proofErr w:type="spellEnd"/>
      <w:r>
        <w:t xml:space="preserve"> Nano, </w:t>
      </w:r>
      <w:proofErr w:type="spellStart"/>
      <w:r>
        <w:t>Finapres</w:t>
      </w:r>
      <w:proofErr w:type="spellEnd"/>
      <w:r>
        <w:t xml:space="preserve">, </w:t>
      </w:r>
      <w:proofErr w:type="spellStart"/>
      <w:r>
        <w:t>ADInstruments</w:t>
      </w:r>
      <w:proofErr w:type="spellEnd"/>
      <w:r>
        <w:t>, Colorado, USA). Blood flow and vascular conductance will be normalized to limb lean mass to account for differences or changes in lean mass.</w:t>
      </w: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0A5821A8" w14:textId="77777777" w:rsidR="006C7D4F" w:rsidRDefault="006C7D4F" w:rsidP="006C7D4F">
      <w:pPr>
        <w:pStyle w:val="BodyText"/>
      </w:pPr>
    </w:p>
    <w:p w14:paraId="686096FD" w14:textId="051413FB" w:rsidR="006C7D4F" w:rsidRPr="006C7D4F" w:rsidRDefault="006C7D4F" w:rsidP="006C7D4F">
      <w:pPr>
        <w:pStyle w:val="BodyText"/>
      </w:pPr>
      <w:r>
        <w:t xml:space="preserve">Conventional incremental treadmill protocol (Bruce) will be conducted involving graded increases of intensity and incline at period intervals. </w:t>
      </w:r>
      <w:r w:rsidRPr="006C7D4F">
        <w:t xml:space="preserve">Oxygen uptake </w:t>
      </w:r>
      <w:r>
        <w:t>was</w:t>
      </w:r>
      <w:r w:rsidRPr="006C7D4F">
        <w:t xml:space="preserve"> measured using a </w:t>
      </w:r>
      <w:proofErr w:type="spellStart"/>
      <w:r w:rsidRPr="006C7D4F">
        <w:t>ParvoMedics</w:t>
      </w:r>
      <w:proofErr w:type="spellEnd"/>
      <w:r w:rsidRPr="006C7D4F">
        <w:t xml:space="preserve"> </w:t>
      </w:r>
      <w:proofErr w:type="spellStart"/>
      <w:r w:rsidRPr="006C7D4F">
        <w:t>TrueOne</w:t>
      </w:r>
      <w:proofErr w:type="spellEnd"/>
      <w:r w:rsidRPr="006C7D4F">
        <w:t xml:space="preserve"> metabolic system.</w:t>
      </w:r>
      <w:r>
        <w:t xml:space="preserve"> Peak effort will be determined using &lt;ELABORATE&gt;. The highest 30 second average oxygen uptake reached during the test will be used as the peak value. Heart rate will be monitored continuously using &lt;HEART RATE&gt;.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6D3BA359" w14:textId="328FB7DF" w:rsidR="000C650C" w:rsidRDefault="000C650C" w:rsidP="000C650C">
      <w:r>
        <w:t xml:space="preserve">HRR was measured during CPET. Following termination of peak activity, participants walked for 2 minutes at 1.5 MPH at an incline of 2.5% </w:t>
      </w:r>
      <w:proofErr w:type="spellStart"/>
      <w:r>
        <w:t>inline</w:t>
      </w:r>
      <w:proofErr w:type="spellEnd"/>
      <w:r>
        <w:t xml:space="preserve"> with clinical guidelines &lt;CITATION&gt;.</w:t>
      </w:r>
    </w:p>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lastRenderedPageBreak/>
        <w:t>Methods</w:t>
      </w:r>
    </w:p>
    <w:p w14:paraId="2C8282FB" w14:textId="77777777" w:rsidR="000C650C" w:rsidRDefault="000C650C" w:rsidP="006C7D4F"/>
    <w:p w14:paraId="50DAAB30" w14:textId="67BF2F32" w:rsidR="006C7D4F" w:rsidRPr="00071676" w:rsidRDefault="000C650C" w:rsidP="006C7D4F">
      <w:r>
        <w:t xml:space="preserve">To obtain HRV measurements, subjects were instructed to lie supine for 10 minutes. Following 10 minutes of rest, RR-intervals were captured using a &lt;HEART RATE MONITOR&gt; which has established concurrent validity with EKG (r=????) &lt;CITATION&gt;. Patients were instructed not to speak or move during measurement. RR-Intervals were imported into </w:t>
      </w:r>
      <w:proofErr w:type="spellStart"/>
      <w:r>
        <w:t>Kubos</w:t>
      </w:r>
      <w:proofErr w:type="spellEnd"/>
      <w:r>
        <w:t xml:space="preserve"> Software an analyzed using parameters previously validated in the PCS population </w:t>
      </w:r>
      <w:r>
        <w:fldChar w:fldCharType="begin"/>
      </w:r>
      <w: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w:instrText>
      </w:r>
      <w:r>
        <w:rPr>
          <w:rFonts w:hint="eastAsia"/>
        </w:rPr>
        <w:instrText>≤</w:instrText>
      </w:r>
      <w:r>
        <w:instrText xml:space="preserve">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fldChar w:fldCharType="separate"/>
      </w:r>
      <w:r w:rsidRPr="000C650C">
        <w:rPr>
          <w:kern w:val="0"/>
          <w:u w:val="dash"/>
        </w:rPr>
        <w:t>(Santos-de-Araújo et al., 2024)</w:t>
      </w:r>
      <w:r>
        <w:fldChar w:fldCharType="end"/>
      </w:r>
      <w:r>
        <w:t xml:space="preserve">. &lt;KUBOS PROCESS&gt; </w:t>
      </w:r>
      <w:r w:rsidR="006C7D4F">
        <w:t xml:space="preserve">This method for calculating HRV </w:t>
      </w:r>
      <w:r>
        <w:t xml:space="preserve">has established </w:t>
      </w:r>
      <w:r w:rsidR="006C7D4F">
        <w:t xml:space="preserve">high reliability (ICC &gt;= 0.95; CV &lt; 10%) </w:t>
      </w:r>
      <w:r w:rsidR="006C7D4F">
        <w:fldChar w:fldCharType="begin"/>
      </w:r>
      <w:r w:rsidR="006C7D4F">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fldChar w:fldCharType="separate"/>
      </w:r>
      <w:r w:rsidR="006C7D4F" w:rsidRPr="00DF4D15">
        <w:rPr>
          <w:kern w:val="0"/>
        </w:rPr>
        <w:t>(Santos-de-Araújo, Oliveira, et al., 2024)</w:t>
      </w:r>
      <w:r w:rsidR="006C7D4F">
        <w:fldChar w:fldCharType="end"/>
      </w:r>
      <w:r w:rsidR="006C7D4F">
        <w:t>.</w:t>
      </w:r>
    </w:p>
    <w:p w14:paraId="6FE63C8F" w14:textId="77777777" w:rsidR="006C7D4F" w:rsidRDefault="006C7D4F" w:rsidP="006C7D4F"/>
    <w:p w14:paraId="6EAE2EE9" w14:textId="77777777" w:rsidR="006C7D4F" w:rsidRDefault="006C7D4F" w:rsidP="006C7D4F">
      <w:pPr>
        <w:pStyle w:val="Heading4"/>
      </w:pPr>
      <w:r>
        <w:t>Outcomes</w:t>
      </w:r>
    </w:p>
    <w:p w14:paraId="2B4A8F51" w14:textId="77777777" w:rsidR="006C7D4F" w:rsidRDefault="006C7D4F" w:rsidP="006C7D4F">
      <w:pPr>
        <w:pStyle w:val="BodyText"/>
      </w:pPr>
      <w:r>
        <w:t>HRV: SDNN, RMSSD, LF/HF</w:t>
      </w:r>
    </w:p>
    <w:p w14:paraId="6668D4D7" w14:textId="77777777" w:rsidR="006C7D4F" w:rsidRPr="006C7D4F" w:rsidRDefault="006C7D4F" w:rsidP="006C7D4F">
      <w:pPr>
        <w:pStyle w:val="BodyText"/>
      </w:pPr>
      <w:r>
        <w:t>CPET: HRR1, HRR2, CI</w:t>
      </w:r>
    </w:p>
    <w:p w14:paraId="378C6428" w14:textId="77777777" w:rsidR="00C629EE" w:rsidRDefault="00C629EE" w:rsidP="00C629EE"/>
    <w:p w14:paraId="559F0A04" w14:textId="7DD40F11" w:rsidR="00C629EE" w:rsidRDefault="00C629EE" w:rsidP="00C629EE">
      <w:pPr>
        <w:pStyle w:val="Heading3"/>
      </w:pPr>
      <w:r>
        <w:t>Dyspnea</w:t>
      </w:r>
    </w:p>
    <w:p w14:paraId="65079CD7" w14:textId="77777777" w:rsidR="00C629EE" w:rsidRDefault="00C629EE" w:rsidP="00C629EE"/>
    <w:p w14:paraId="04EA68A9" w14:textId="108A092C" w:rsidR="00C629EE" w:rsidRPr="00C629EE" w:rsidRDefault="00C629EE" w:rsidP="00C629EE">
      <w:pPr>
        <w:pStyle w:val="Heading3"/>
      </w:pPr>
      <w:r>
        <w:t>Functional Capacity</w:t>
      </w:r>
    </w:p>
    <w:p w14:paraId="4A2D3D35" w14:textId="77777777" w:rsidR="00C629EE" w:rsidRDefault="00C629EE" w:rsidP="00C629EE"/>
    <w:p w14:paraId="606053EE" w14:textId="77777777" w:rsidR="00C629EE" w:rsidRDefault="00C629EE" w:rsidP="00C629EE">
      <w:pPr>
        <w:pStyle w:val="Heading3"/>
      </w:pPr>
      <w:r>
        <w:t>Sleep</w:t>
      </w:r>
    </w:p>
    <w:p w14:paraId="1B79B10A" w14:textId="4F9348E5" w:rsidR="00C629EE" w:rsidRDefault="00C629EE" w:rsidP="00C629EE">
      <w:pPr>
        <w:pStyle w:val="Heading3"/>
      </w:pPr>
      <w:r>
        <w:t>Fatigue</w:t>
      </w:r>
    </w:p>
    <w:p w14:paraId="0245C976" w14:textId="77777777" w:rsidR="00C629EE" w:rsidRDefault="00C629EE" w:rsidP="00C629EE"/>
    <w:p w14:paraId="46ED6751" w14:textId="1A8E9C9A" w:rsidR="00C629EE" w:rsidRPr="00C629EE" w:rsidRDefault="00C629EE" w:rsidP="00C629EE">
      <w:pPr>
        <w:pStyle w:val="Heading3"/>
      </w:pPr>
      <w:r>
        <w:t>Neurocognitive Dysfunction</w:t>
      </w:r>
    </w:p>
    <w:p w14:paraId="1A44E61F" w14:textId="77777777" w:rsidR="008A1586" w:rsidRDefault="008A1586" w:rsidP="00387637">
      <w:pPr>
        <w:spacing w:line="480" w:lineRule="auto"/>
      </w:pPr>
    </w:p>
    <w:p w14:paraId="603CE816" w14:textId="77777777" w:rsidR="008A1586" w:rsidRDefault="00000000" w:rsidP="00C629EE">
      <w:pPr>
        <w:pStyle w:val="Heading2"/>
      </w:pPr>
      <w:r>
        <w:t>Statistical Analysis</w:t>
      </w:r>
    </w:p>
    <w:p w14:paraId="1BA07002" w14:textId="25244D9B" w:rsidR="008A1586" w:rsidRDefault="00C629EE" w:rsidP="00C629EE">
      <w:pPr>
        <w:pStyle w:val="Heading3"/>
      </w:pPr>
      <w:r>
        <w:t>Descriptive Statistics</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5B24FA51" w14:textId="77777777" w:rsidR="00C629EE" w:rsidRDefault="00C629EE" w:rsidP="00C629EE"/>
    <w:p w14:paraId="0CC324D3" w14:textId="3C0A15C1" w:rsidR="00C629EE" w:rsidRPr="00C629EE" w:rsidRDefault="00C629EE" w:rsidP="00C629EE">
      <w:pPr>
        <w:pStyle w:val="Heading3"/>
      </w:pPr>
      <w:r>
        <w:t>Mediation Analysis</w:t>
      </w:r>
    </w:p>
    <w:p w14:paraId="74F5B24C" w14:textId="77777777" w:rsidR="008A1586" w:rsidRDefault="008A1586" w:rsidP="00387637">
      <w:pPr>
        <w:spacing w:line="480" w:lineRule="auto"/>
      </w:pPr>
    </w:p>
    <w:p w14:paraId="10C608F2" w14:textId="77777777" w:rsidR="008A1586" w:rsidRDefault="008A1586" w:rsidP="00387637">
      <w:pPr>
        <w:spacing w:line="480" w:lineRule="auto"/>
      </w:pPr>
    </w:p>
    <w:p w14:paraId="1851DECB" w14:textId="77777777" w:rsidR="008A1586" w:rsidRDefault="00000000" w:rsidP="00387637">
      <w:pPr>
        <w:pStyle w:val="Heading3"/>
        <w:spacing w:line="480" w:lineRule="auto"/>
      </w:pPr>
      <w:r>
        <w:br w:type="page"/>
      </w:r>
    </w:p>
    <w:p w14:paraId="17DCD20A" w14:textId="77777777" w:rsidR="008A1586" w:rsidRDefault="00000000" w:rsidP="00387637">
      <w:pPr>
        <w:spacing w:line="480" w:lineRule="auto"/>
      </w:pPr>
      <w:proofErr w:type="spellStart"/>
      <w:r>
        <w:lastRenderedPageBreak/>
        <w:t>Sdsdsd</w:t>
      </w:r>
      <w:proofErr w:type="spellEnd"/>
    </w:p>
    <w:p w14:paraId="0D727744" w14:textId="77777777" w:rsidR="008A1586" w:rsidRDefault="008A1586" w:rsidP="00387637">
      <w:pPr>
        <w:spacing w:line="480" w:lineRule="auto"/>
      </w:pPr>
    </w:p>
    <w:sectPr w:rsidR="008A1586">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13245"/>
    <w:rsid w:val="0001441D"/>
    <w:rsid w:val="00071676"/>
    <w:rsid w:val="00077C34"/>
    <w:rsid w:val="00095700"/>
    <w:rsid w:val="000C146B"/>
    <w:rsid w:val="000C650C"/>
    <w:rsid w:val="000F48C1"/>
    <w:rsid w:val="00110E11"/>
    <w:rsid w:val="001619A7"/>
    <w:rsid w:val="0017435C"/>
    <w:rsid w:val="00185F82"/>
    <w:rsid w:val="001C3D41"/>
    <w:rsid w:val="00264966"/>
    <w:rsid w:val="00266708"/>
    <w:rsid w:val="00282408"/>
    <w:rsid w:val="00287250"/>
    <w:rsid w:val="002910A5"/>
    <w:rsid w:val="002A174F"/>
    <w:rsid w:val="00321E51"/>
    <w:rsid w:val="00342499"/>
    <w:rsid w:val="00353B5B"/>
    <w:rsid w:val="00356BC1"/>
    <w:rsid w:val="003608C1"/>
    <w:rsid w:val="00362AC0"/>
    <w:rsid w:val="00387637"/>
    <w:rsid w:val="003C281B"/>
    <w:rsid w:val="003F3EE9"/>
    <w:rsid w:val="003F597F"/>
    <w:rsid w:val="00496A2F"/>
    <w:rsid w:val="004A380C"/>
    <w:rsid w:val="004D19A3"/>
    <w:rsid w:val="004D62EA"/>
    <w:rsid w:val="00501003"/>
    <w:rsid w:val="00524CFC"/>
    <w:rsid w:val="005C3DA8"/>
    <w:rsid w:val="005E77A2"/>
    <w:rsid w:val="00622164"/>
    <w:rsid w:val="00657F00"/>
    <w:rsid w:val="006A5234"/>
    <w:rsid w:val="006B38CF"/>
    <w:rsid w:val="006C7D4F"/>
    <w:rsid w:val="006D68C8"/>
    <w:rsid w:val="006F2621"/>
    <w:rsid w:val="0073488F"/>
    <w:rsid w:val="00736AF2"/>
    <w:rsid w:val="00766B63"/>
    <w:rsid w:val="007873AC"/>
    <w:rsid w:val="00795266"/>
    <w:rsid w:val="007A3FAE"/>
    <w:rsid w:val="007B354C"/>
    <w:rsid w:val="007B7887"/>
    <w:rsid w:val="007D6DF7"/>
    <w:rsid w:val="008A1586"/>
    <w:rsid w:val="00911F98"/>
    <w:rsid w:val="009411CA"/>
    <w:rsid w:val="00953B4B"/>
    <w:rsid w:val="009629E6"/>
    <w:rsid w:val="00976250"/>
    <w:rsid w:val="009B732D"/>
    <w:rsid w:val="00A35FCF"/>
    <w:rsid w:val="00A56571"/>
    <w:rsid w:val="00A67855"/>
    <w:rsid w:val="00A724A8"/>
    <w:rsid w:val="00A80C4F"/>
    <w:rsid w:val="00A94B97"/>
    <w:rsid w:val="00AD1625"/>
    <w:rsid w:val="00AD67DA"/>
    <w:rsid w:val="00B40157"/>
    <w:rsid w:val="00B44BD1"/>
    <w:rsid w:val="00B93AC8"/>
    <w:rsid w:val="00B93BCB"/>
    <w:rsid w:val="00BA2198"/>
    <w:rsid w:val="00BD1C91"/>
    <w:rsid w:val="00BF62D3"/>
    <w:rsid w:val="00C4717D"/>
    <w:rsid w:val="00C629EE"/>
    <w:rsid w:val="00C70BC6"/>
    <w:rsid w:val="00C734A1"/>
    <w:rsid w:val="00C824F0"/>
    <w:rsid w:val="00CA7339"/>
    <w:rsid w:val="00CC5004"/>
    <w:rsid w:val="00CD6E76"/>
    <w:rsid w:val="00CF03BA"/>
    <w:rsid w:val="00CF4A6D"/>
    <w:rsid w:val="00CF5BD7"/>
    <w:rsid w:val="00D240AA"/>
    <w:rsid w:val="00D3336C"/>
    <w:rsid w:val="00D34FF7"/>
    <w:rsid w:val="00D46DF8"/>
    <w:rsid w:val="00D53967"/>
    <w:rsid w:val="00D56C2D"/>
    <w:rsid w:val="00D91B6C"/>
    <w:rsid w:val="00DB0A8B"/>
    <w:rsid w:val="00DB0DF6"/>
    <w:rsid w:val="00DB1CF9"/>
    <w:rsid w:val="00DB2F4E"/>
    <w:rsid w:val="00DC6644"/>
    <w:rsid w:val="00DF0744"/>
    <w:rsid w:val="00DF4D15"/>
    <w:rsid w:val="00E15234"/>
    <w:rsid w:val="00E23ABA"/>
    <w:rsid w:val="00E42973"/>
    <w:rsid w:val="00E57CAC"/>
    <w:rsid w:val="00ED2200"/>
    <w:rsid w:val="00F0563B"/>
    <w:rsid w:val="00F26887"/>
    <w:rsid w:val="00F30D1B"/>
    <w:rsid w:val="00F359D6"/>
    <w:rsid w:val="00F629ED"/>
    <w:rsid w:val="00F8069A"/>
    <w:rsid w:val="00FD146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6571"/>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88</TotalTime>
  <Pages>22</Pages>
  <Words>75053</Words>
  <Characters>427805</Characters>
  <Application>Microsoft Office Word</Application>
  <DocSecurity>0</DocSecurity>
  <Lines>3565</Lines>
  <Paragraphs>10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42</cp:revision>
  <dcterms:created xsi:type="dcterms:W3CDTF">2025-08-23T16:00:00Z</dcterms:created>
  <dcterms:modified xsi:type="dcterms:W3CDTF">2025-08-28T03: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qbvFWBOq"/&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